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52C08" w14:textId="220EA340" w:rsidR="00C479D0" w:rsidRDefault="00C479D0" w:rsidP="00C479D0">
      <w:pPr>
        <w:jc w:val="center"/>
        <w:rPr>
          <w:rFonts w:cs="Times New Roman"/>
          <w:b/>
          <w:bCs/>
        </w:rPr>
      </w:pPr>
      <w:r w:rsidRPr="00180A43">
        <w:rPr>
          <w:rFonts w:cs="Times New Roman"/>
          <w:b/>
          <w:bCs/>
        </w:rPr>
        <w:t>Stage I</w:t>
      </w:r>
      <w:r w:rsidR="00FE0A91" w:rsidRPr="00180A43">
        <w:rPr>
          <w:rFonts w:cs="Times New Roman"/>
          <w:b/>
          <w:bCs/>
        </w:rPr>
        <w:t>I</w:t>
      </w:r>
      <w:r w:rsidR="00E005DC" w:rsidRPr="00180A43">
        <w:rPr>
          <w:rFonts w:cs="Times New Roman"/>
          <w:b/>
          <w:bCs/>
        </w:rPr>
        <w:t>I</w:t>
      </w:r>
      <w:r w:rsidR="009F3DC5">
        <w:rPr>
          <w:rFonts w:cs="Times New Roman"/>
          <w:b/>
          <w:bCs/>
        </w:rPr>
        <w:t>: Predicting NYPD Misconduct Case Outcomes and Penalties</w:t>
      </w:r>
    </w:p>
    <w:p w14:paraId="40480780" w14:textId="2D9040CD" w:rsidR="009F3DC5" w:rsidRPr="00180A43" w:rsidRDefault="009F3DC5" w:rsidP="00C479D0">
      <w:pPr>
        <w:jc w:val="center"/>
        <w:rPr>
          <w:rFonts w:cs="Times New Roman"/>
          <w:b/>
          <w:bCs/>
        </w:rPr>
      </w:pPr>
      <w:r>
        <w:rPr>
          <w:rFonts w:cs="Times New Roman"/>
          <w:b/>
          <w:bCs/>
        </w:rPr>
        <w:t>Helen Wang</w:t>
      </w:r>
    </w:p>
    <w:p w14:paraId="4A8068F3" w14:textId="680C6E6D" w:rsidR="000B4CA6" w:rsidRPr="00180A43" w:rsidRDefault="00105DC9">
      <w:pPr>
        <w:rPr>
          <w:rFonts w:cs="Times New Roman"/>
          <w:b/>
          <w:bCs/>
        </w:rPr>
      </w:pPr>
      <w:r w:rsidRPr="00180A43">
        <w:rPr>
          <w:rFonts w:cs="Times New Roman"/>
          <w:b/>
          <w:bCs/>
        </w:rPr>
        <w:t>Literature Review</w:t>
      </w:r>
    </w:p>
    <w:p w14:paraId="2685F9D7" w14:textId="3A0F39B2" w:rsidR="00435406" w:rsidRPr="00180A43" w:rsidRDefault="009D0835" w:rsidP="00651F44">
      <w:pPr>
        <w:rPr>
          <w:rFonts w:cs="Times New Roman"/>
        </w:rPr>
      </w:pPr>
      <w:r w:rsidRPr="00180A43">
        <w:rPr>
          <w:rFonts w:cs="Times New Roman"/>
        </w:rPr>
        <w:t>In 2020</w:t>
      </w:r>
      <w:r w:rsidR="002E4155" w:rsidRPr="00180A43">
        <w:rPr>
          <w:rFonts w:cs="Times New Roman"/>
        </w:rPr>
        <w:t xml:space="preserve"> alone, 53.8 million U.S. residents reported </w:t>
      </w:r>
      <w:r w:rsidR="00863CE6" w:rsidRPr="00180A43">
        <w:rPr>
          <w:rFonts w:cs="Times New Roman"/>
        </w:rPr>
        <w:t xml:space="preserve">having </w:t>
      </w:r>
      <w:r w:rsidR="00C83B1B" w:rsidRPr="00180A43">
        <w:rPr>
          <w:rFonts w:cs="Times New Roman"/>
        </w:rPr>
        <w:t xml:space="preserve">contact with law enforcement </w:t>
      </w:r>
      <w:r w:rsidR="00C83B1B" w:rsidRPr="00180A43">
        <w:rPr>
          <w:rFonts w:cs="Times New Roman"/>
        </w:rPr>
        <w:fldChar w:fldCharType="begin"/>
      </w:r>
      <w:r w:rsidR="00C83B1B" w:rsidRPr="00180A43">
        <w:rPr>
          <w:rFonts w:cs="Times New Roman"/>
        </w:rPr>
        <w:instrText xml:space="preserve"> ADDIN ZOTERO_ITEM CSL_CITATION {"citationID":"xdnzoRvg","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C83B1B" w:rsidRPr="00180A43">
        <w:rPr>
          <w:rFonts w:cs="Times New Roman"/>
        </w:rPr>
        <w:fldChar w:fldCharType="separate"/>
      </w:r>
      <w:r w:rsidR="00C83B1B" w:rsidRPr="00180A43">
        <w:rPr>
          <w:rFonts w:cs="Times New Roman"/>
        </w:rPr>
        <w:t>(Tapp &amp; Davis, 2020)</w:t>
      </w:r>
      <w:r w:rsidR="00C83B1B" w:rsidRPr="00180A43">
        <w:rPr>
          <w:rFonts w:cs="Times New Roman"/>
        </w:rPr>
        <w:fldChar w:fldCharType="end"/>
      </w:r>
      <w:r w:rsidR="004A36EB" w:rsidRPr="00180A43">
        <w:rPr>
          <w:rFonts w:cs="Times New Roman"/>
        </w:rPr>
        <w:t>.</w:t>
      </w:r>
      <w:r w:rsidR="00863CE6" w:rsidRPr="00180A43">
        <w:rPr>
          <w:rFonts w:cs="Times New Roman"/>
        </w:rPr>
        <w:t xml:space="preserve"> While the majority (88%) </w:t>
      </w:r>
      <w:r w:rsidR="00726526" w:rsidRPr="00180A43">
        <w:rPr>
          <w:rFonts w:cs="Times New Roman"/>
        </w:rPr>
        <w:t xml:space="preserve">of respondents </w:t>
      </w:r>
      <w:r w:rsidR="004A36EB" w:rsidRPr="00180A43">
        <w:rPr>
          <w:rFonts w:cs="Times New Roman"/>
        </w:rPr>
        <w:t xml:space="preserve">reported </w:t>
      </w:r>
      <w:r w:rsidR="006773FE" w:rsidRPr="00180A43">
        <w:rPr>
          <w:rFonts w:cs="Times New Roman"/>
        </w:rPr>
        <w:t xml:space="preserve">having satisfactory interactions </w:t>
      </w:r>
      <w:r w:rsidR="00863CE6" w:rsidRPr="00180A43">
        <w:rPr>
          <w:rFonts w:cs="Times New Roman"/>
        </w:rPr>
        <w:t xml:space="preserve">with police, </w:t>
      </w:r>
      <w:r w:rsidR="002813E6" w:rsidRPr="00180A43">
        <w:rPr>
          <w:rFonts w:cs="Times New Roman"/>
        </w:rPr>
        <w:t>about</w:t>
      </w:r>
      <w:r w:rsidR="005C13D1" w:rsidRPr="00180A43">
        <w:rPr>
          <w:rFonts w:cs="Times New Roman"/>
        </w:rPr>
        <w:t xml:space="preserve"> 2% or 1 </w:t>
      </w:r>
      <w:r w:rsidR="00102232" w:rsidRPr="00180A43">
        <w:rPr>
          <w:rFonts w:cs="Times New Roman"/>
        </w:rPr>
        <w:t>million</w:t>
      </w:r>
      <w:r w:rsidR="00910658" w:rsidRPr="00180A43">
        <w:rPr>
          <w:rFonts w:cs="Times New Roman"/>
        </w:rPr>
        <w:t xml:space="preserve"> respondents </w:t>
      </w:r>
      <w:r w:rsidR="00102232" w:rsidRPr="00180A43">
        <w:rPr>
          <w:rFonts w:cs="Times New Roman"/>
        </w:rPr>
        <w:t>reported having</w:t>
      </w:r>
      <w:r w:rsidR="00910658" w:rsidRPr="00180A43">
        <w:rPr>
          <w:rFonts w:cs="Times New Roman"/>
        </w:rPr>
        <w:t xml:space="preserve"> </w:t>
      </w:r>
      <w:r w:rsidR="00451CB0" w:rsidRPr="00180A43">
        <w:rPr>
          <w:rFonts w:cs="Times New Roman"/>
        </w:rPr>
        <w:t xml:space="preserve">negative experiences, characterized by </w:t>
      </w:r>
      <w:r w:rsidR="007B5FF8" w:rsidRPr="00180A43">
        <w:rPr>
          <w:rFonts w:cs="Times New Roman"/>
        </w:rPr>
        <w:t xml:space="preserve">the threat and/or </w:t>
      </w:r>
      <w:r w:rsidR="00451CB0" w:rsidRPr="00180A43">
        <w:rPr>
          <w:rFonts w:cs="Times New Roman"/>
        </w:rPr>
        <w:t xml:space="preserve">use of force </w:t>
      </w:r>
      <w:r w:rsidR="007B5FF8" w:rsidRPr="00180A43">
        <w:rPr>
          <w:rFonts w:cs="Times New Roman"/>
        </w:rPr>
        <w:t xml:space="preserve">as well as other forms of </w:t>
      </w:r>
      <w:r w:rsidR="00A07393" w:rsidRPr="00180A43">
        <w:rPr>
          <w:rFonts w:cs="Times New Roman"/>
        </w:rPr>
        <w:t>misconduct</w:t>
      </w:r>
      <w:r w:rsidR="004A1431" w:rsidRPr="00180A43">
        <w:rPr>
          <w:rFonts w:cs="Times New Roman"/>
        </w:rPr>
        <w:t xml:space="preserve"> </w:t>
      </w:r>
      <w:r w:rsidR="004A1431" w:rsidRPr="00180A43">
        <w:rPr>
          <w:rFonts w:cs="Times New Roman"/>
        </w:rPr>
        <w:fldChar w:fldCharType="begin"/>
      </w:r>
      <w:r w:rsidR="004A1431" w:rsidRPr="00180A43">
        <w:rPr>
          <w:rFonts w:cs="Times New Roman"/>
        </w:rPr>
        <w:instrText xml:space="preserve"> ADDIN ZOTERO_ITEM CSL_CITATION {"citationID":"4ygZK7ow","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4A1431" w:rsidRPr="00180A43">
        <w:rPr>
          <w:rFonts w:cs="Times New Roman"/>
        </w:rPr>
        <w:fldChar w:fldCharType="separate"/>
      </w:r>
      <w:r w:rsidR="004A1431" w:rsidRPr="00180A43">
        <w:rPr>
          <w:rFonts w:cs="Times New Roman"/>
        </w:rPr>
        <w:t>(Tapp &amp; Davis, 2020)</w:t>
      </w:r>
      <w:r w:rsidR="004A1431" w:rsidRPr="00180A43">
        <w:rPr>
          <w:rFonts w:cs="Times New Roman"/>
        </w:rPr>
        <w:fldChar w:fldCharType="end"/>
      </w:r>
      <w:r w:rsidR="00A07393" w:rsidRPr="00180A43">
        <w:rPr>
          <w:rFonts w:cs="Times New Roman"/>
        </w:rPr>
        <w:t xml:space="preserve">. </w:t>
      </w:r>
      <w:r w:rsidR="0012514C" w:rsidRPr="00180A43">
        <w:rPr>
          <w:rFonts w:cs="Times New Roman"/>
        </w:rPr>
        <w:t xml:space="preserve">Police misconduct, defined by the New York Police Department (NYPD) Civilian Complaints Review Board, is any action or charge that may result in an officer being subjected to an administrative trial process </w:t>
      </w:r>
      <w:r w:rsidR="0012514C" w:rsidRPr="00180A43">
        <w:rPr>
          <w:rFonts w:cs="Times New Roman"/>
        </w:rPr>
        <w:fldChar w:fldCharType="begin"/>
      </w:r>
      <w:r w:rsidR="0012514C" w:rsidRPr="00180A43">
        <w:rPr>
          <w:rFonts w:cs="Times New Roman"/>
        </w:rPr>
        <w:instrText xml:space="preserve"> ADDIN ZOTERO_ITEM CSL_CITATION {"citationID":"zNRKm2EN","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xml:space="preserve">. Conduct that falls under this category includes, but is not limited to, improper use of force, abuse of authority, discourteous behavior, and offensive language </w:t>
      </w:r>
      <w:r w:rsidR="0012514C" w:rsidRPr="00180A43">
        <w:rPr>
          <w:rFonts w:cs="Times New Roman"/>
        </w:rPr>
        <w:fldChar w:fldCharType="begin"/>
      </w:r>
      <w:r w:rsidR="0012514C" w:rsidRPr="00180A43">
        <w:rPr>
          <w:rFonts w:cs="Times New Roman"/>
        </w:rPr>
        <w:instrText xml:space="preserve"> ADDIN ZOTERO_ITEM CSL_CITATION {"citationID":"E7gwBa5Z","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xml:space="preserve">. </w:t>
      </w:r>
      <w:r w:rsidR="00D170B2" w:rsidRPr="00180A43">
        <w:rPr>
          <w:rFonts w:cs="Times New Roman"/>
        </w:rPr>
        <w:t xml:space="preserve">In recent years, </w:t>
      </w:r>
      <w:r w:rsidR="00176ADA" w:rsidRPr="00180A43">
        <w:rPr>
          <w:rFonts w:cs="Times New Roman"/>
        </w:rPr>
        <w:t xml:space="preserve">police misconduct has </w:t>
      </w:r>
      <w:r w:rsidR="00D170B2" w:rsidRPr="00180A43">
        <w:rPr>
          <w:rFonts w:cs="Times New Roman"/>
        </w:rPr>
        <w:t>be</w:t>
      </w:r>
      <w:r w:rsidR="00A97442" w:rsidRPr="00180A43">
        <w:rPr>
          <w:rFonts w:cs="Times New Roman"/>
        </w:rPr>
        <w:t>come</w:t>
      </w:r>
      <w:r w:rsidR="00176ADA" w:rsidRPr="00180A43">
        <w:rPr>
          <w:rFonts w:cs="Times New Roman"/>
        </w:rPr>
        <w:t xml:space="preserve"> </w:t>
      </w:r>
      <w:r w:rsidR="00B47AA6" w:rsidRPr="00180A43">
        <w:rPr>
          <w:rFonts w:cs="Times New Roman"/>
        </w:rPr>
        <w:t>a</w:t>
      </w:r>
      <w:r w:rsidR="00067AA6" w:rsidRPr="00180A43">
        <w:rPr>
          <w:rFonts w:cs="Times New Roman"/>
        </w:rPr>
        <w:t xml:space="preserve"> </w:t>
      </w:r>
      <w:r w:rsidR="004B5085" w:rsidRPr="00180A43">
        <w:rPr>
          <w:rFonts w:cs="Times New Roman"/>
        </w:rPr>
        <w:t xml:space="preserve">prominent issue in the eyes of the American public, </w:t>
      </w:r>
      <w:r w:rsidR="002D2F9B" w:rsidRPr="00180A43">
        <w:rPr>
          <w:rFonts w:cs="Times New Roman"/>
        </w:rPr>
        <w:t xml:space="preserve">especially given racial/ethnic disparities in </w:t>
      </w:r>
      <w:r w:rsidR="00DE489A" w:rsidRPr="00180A43">
        <w:rPr>
          <w:rFonts w:cs="Times New Roman"/>
        </w:rPr>
        <w:t xml:space="preserve">experiences, </w:t>
      </w:r>
      <w:r w:rsidR="004B5085" w:rsidRPr="00180A43">
        <w:rPr>
          <w:rFonts w:cs="Times New Roman"/>
        </w:rPr>
        <w:t xml:space="preserve">with </w:t>
      </w:r>
      <w:r w:rsidR="00176ADA" w:rsidRPr="00180A43">
        <w:rPr>
          <w:rFonts w:cs="Times New Roman"/>
        </w:rPr>
        <w:t xml:space="preserve">numerous </w:t>
      </w:r>
      <w:r w:rsidR="00DE489A" w:rsidRPr="00180A43">
        <w:rPr>
          <w:rFonts w:cs="Times New Roman"/>
        </w:rPr>
        <w:t>high-profile</w:t>
      </w:r>
      <w:r w:rsidR="004B5085" w:rsidRPr="00180A43">
        <w:rPr>
          <w:rFonts w:cs="Times New Roman"/>
        </w:rPr>
        <w:t xml:space="preserve"> cases</w:t>
      </w:r>
      <w:r w:rsidR="00BD4CA7" w:rsidRPr="00180A43">
        <w:rPr>
          <w:rFonts w:cs="Times New Roman"/>
        </w:rPr>
        <w:t xml:space="preserve"> resulting in the </w:t>
      </w:r>
      <w:r w:rsidR="00E56C2A" w:rsidRPr="00180A43">
        <w:rPr>
          <w:rFonts w:cs="Times New Roman"/>
        </w:rPr>
        <w:t>death of many lives</w:t>
      </w:r>
      <w:r w:rsidR="00EF3141" w:rsidRPr="00180A43">
        <w:rPr>
          <w:rFonts w:cs="Times New Roman"/>
        </w:rPr>
        <w:t>.</w:t>
      </w:r>
      <w:r w:rsidR="00A315F1" w:rsidRPr="00180A43">
        <w:rPr>
          <w:rFonts w:cs="Times New Roman"/>
        </w:rPr>
        <w:t xml:space="preserve"> Releases of </w:t>
      </w:r>
      <w:r w:rsidR="008F1B4A" w:rsidRPr="00180A43">
        <w:rPr>
          <w:rFonts w:cs="Times New Roman"/>
        </w:rPr>
        <w:t xml:space="preserve">police misconduct </w:t>
      </w:r>
      <w:r w:rsidR="00A315F1" w:rsidRPr="00180A43">
        <w:rPr>
          <w:rFonts w:cs="Times New Roman"/>
        </w:rPr>
        <w:t xml:space="preserve">records in recent years have </w:t>
      </w:r>
      <w:r w:rsidR="00B47AA6" w:rsidRPr="00180A43">
        <w:rPr>
          <w:rFonts w:cs="Times New Roman"/>
        </w:rPr>
        <w:t>allowed</w:t>
      </w:r>
      <w:r w:rsidR="00A315F1" w:rsidRPr="00180A43">
        <w:rPr>
          <w:rFonts w:cs="Times New Roman"/>
        </w:rPr>
        <w:t xml:space="preserve"> researchers to </w:t>
      </w:r>
      <w:r w:rsidR="00A12ECC" w:rsidRPr="00180A43">
        <w:rPr>
          <w:rFonts w:cs="Times New Roman"/>
        </w:rPr>
        <w:t>better characterize and understand the escalating problem at hand</w:t>
      </w:r>
      <w:r w:rsidR="008F1B4A" w:rsidRPr="00180A43">
        <w:rPr>
          <w:rFonts w:cs="Times New Roman"/>
        </w:rPr>
        <w:t>.</w:t>
      </w:r>
    </w:p>
    <w:p w14:paraId="5E0B6DE1" w14:textId="3B72AA9E" w:rsidR="00776F50" w:rsidRPr="00180A43" w:rsidRDefault="00D053AF" w:rsidP="00651F44">
      <w:pPr>
        <w:rPr>
          <w:rFonts w:cs="Times New Roman"/>
        </w:rPr>
      </w:pPr>
      <w:r w:rsidRPr="00180A43">
        <w:rPr>
          <w:rFonts w:cs="Times New Roman"/>
        </w:rPr>
        <w:t xml:space="preserve">Research has shown that there are several correlates </w:t>
      </w:r>
      <w:r w:rsidR="009761A9" w:rsidRPr="00180A43">
        <w:rPr>
          <w:rFonts w:cs="Times New Roman"/>
        </w:rPr>
        <w:t xml:space="preserve">of </w:t>
      </w:r>
      <w:r w:rsidRPr="00180A43">
        <w:rPr>
          <w:rFonts w:cs="Times New Roman"/>
        </w:rPr>
        <w:t xml:space="preserve">police misconduct. In general, male officers are </w:t>
      </w:r>
      <w:r w:rsidR="009761A9" w:rsidRPr="00180A43">
        <w:rPr>
          <w:rFonts w:cs="Times New Roman"/>
        </w:rPr>
        <w:t xml:space="preserve">more likely </w:t>
      </w:r>
      <w:r w:rsidRPr="00180A43">
        <w:rPr>
          <w:rFonts w:cs="Times New Roman"/>
        </w:rPr>
        <w:t xml:space="preserve">to get complaints than their female counterparts </w:t>
      </w:r>
      <w:r w:rsidRPr="00180A43">
        <w:rPr>
          <w:rFonts w:cs="Times New Roman"/>
        </w:rPr>
        <w:fldChar w:fldCharType="begin"/>
      </w:r>
      <w:r w:rsidRPr="00180A43">
        <w:rPr>
          <w:rFonts w:cs="Times New Roman"/>
        </w:rPr>
        <w:instrText xml:space="preserve"> ADDIN ZOTERO_ITEM CSL_CITATION {"citationID":"b1amTQo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Younger, less experienced officers are also at higher risk along with officers with military experience </w:t>
      </w:r>
      <w:r w:rsidRPr="00180A43">
        <w:rPr>
          <w:rFonts w:cs="Times New Roman"/>
        </w:rPr>
        <w:fldChar w:fldCharType="begin"/>
      </w:r>
      <w:r w:rsidRPr="00180A43">
        <w:rPr>
          <w:rFonts w:cs="Times New Roman"/>
        </w:rPr>
        <w:instrText xml:space="preserve"> ADDIN ZOTERO_ITEM CSL_CITATION {"citationID":"BbiF74zN","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Officers who are more productive (i.e. </w:t>
      </w:r>
      <w:r w:rsidR="009761A9" w:rsidRPr="00180A43">
        <w:rPr>
          <w:rFonts w:cs="Times New Roman"/>
        </w:rPr>
        <w:t xml:space="preserve">with </w:t>
      </w:r>
      <w:r w:rsidRPr="00180A43">
        <w:rPr>
          <w:rFonts w:cs="Times New Roman"/>
        </w:rPr>
        <w:t xml:space="preserve">more arrests and stops) and who have more civilian </w:t>
      </w:r>
      <w:r w:rsidR="009761A9" w:rsidRPr="00180A43">
        <w:rPr>
          <w:rFonts w:cs="Times New Roman"/>
        </w:rPr>
        <w:t xml:space="preserve">interaction </w:t>
      </w:r>
      <w:r w:rsidRPr="00180A43">
        <w:rPr>
          <w:rFonts w:cs="Times New Roman"/>
        </w:rPr>
        <w:t>are also more likely to accrue greater complaints</w:t>
      </w:r>
      <w:r w:rsidR="001C097B" w:rsidRPr="00180A43">
        <w:rPr>
          <w:rFonts w:cs="Times New Roman"/>
        </w:rPr>
        <w:t xml:space="preserve"> of police misconduct</w:t>
      </w:r>
      <w:r w:rsidRPr="00180A43">
        <w:rPr>
          <w:rFonts w:cs="Times New Roman"/>
        </w:rPr>
        <w:t xml:space="preserve"> </w:t>
      </w:r>
      <w:r w:rsidRPr="00180A43">
        <w:rPr>
          <w:rFonts w:cs="Times New Roman"/>
        </w:rPr>
        <w:fldChar w:fldCharType="begin"/>
      </w:r>
      <w:r w:rsidRPr="00180A43">
        <w:rPr>
          <w:rFonts w:cs="Times New Roman"/>
        </w:rPr>
        <w:instrText xml:space="preserve"> ADDIN ZOTERO_ITEM CSL_CITATION {"citationID":"PKzXcNkc","properties":{"formattedCitation":"(Harris &amp; Worden, 2014; Rozema &amp; Schanzenbach, 2019)","plainCitation":"(Harris &amp; Worden, 2014; Rozema &amp; Schanzenbach, 2019)","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Pr="00180A43">
        <w:rPr>
          <w:rFonts w:cs="Times New Roman"/>
        </w:rPr>
        <w:fldChar w:fldCharType="separate"/>
      </w:r>
      <w:r w:rsidRPr="00180A43">
        <w:rPr>
          <w:rFonts w:cs="Times New Roman"/>
        </w:rPr>
        <w:t>(Harris &amp; Worden, 2014; Rozema &amp; Schanzenbach, 2019)</w:t>
      </w:r>
      <w:r w:rsidRPr="00180A43">
        <w:rPr>
          <w:rFonts w:cs="Times New Roman"/>
        </w:rPr>
        <w:fldChar w:fldCharType="end"/>
      </w:r>
      <w:r w:rsidRPr="00180A43">
        <w:rPr>
          <w:rFonts w:cs="Times New Roman"/>
        </w:rPr>
        <w:t xml:space="preserve">. Some reports have also suggested that officers from minority populations may also be more likely to commit misconduct, though </w:t>
      </w:r>
      <w:r w:rsidR="00D0481C" w:rsidRPr="00180A43">
        <w:rPr>
          <w:rFonts w:cs="Times New Roman"/>
        </w:rPr>
        <w:t xml:space="preserve">other </w:t>
      </w:r>
      <w:r w:rsidR="002C05EB" w:rsidRPr="00180A43">
        <w:rPr>
          <w:rFonts w:cs="Times New Roman"/>
        </w:rPr>
        <w:t>studies</w:t>
      </w:r>
      <w:r w:rsidRPr="00180A43">
        <w:rPr>
          <w:rFonts w:cs="Times New Roman"/>
        </w:rPr>
        <w:t xml:space="preserve"> </w:t>
      </w:r>
      <w:r w:rsidR="00CF73F2" w:rsidRPr="00180A43">
        <w:rPr>
          <w:rFonts w:cs="Times New Roman"/>
        </w:rPr>
        <w:t>have</w:t>
      </w:r>
      <w:r w:rsidRPr="00180A43">
        <w:rPr>
          <w:rFonts w:cs="Times New Roman"/>
        </w:rPr>
        <w:t xml:space="preserve"> suggested that this may be a result of differential task or geographic assignment</w:t>
      </w:r>
      <w:r w:rsidR="00C0021A" w:rsidRPr="00180A43">
        <w:rPr>
          <w:rFonts w:cs="Times New Roman"/>
        </w:rPr>
        <w:t xml:space="preserve"> to high-crime precincts </w:t>
      </w:r>
      <w:r w:rsidRPr="00180A43">
        <w:rPr>
          <w:rFonts w:cs="Times New Roman"/>
        </w:rPr>
        <w:fldChar w:fldCharType="begin"/>
      </w:r>
      <w:r w:rsidRPr="00180A43">
        <w:rPr>
          <w:rFonts w:cs="Times New Roman"/>
        </w:rPr>
        <w:instrText xml:space="preserve"> ADDIN ZOTERO_ITEM CSL_CITATION {"citationID":"eOmmA3Dm","properties":{"formattedCitation":"(Cubitt et al., 2022; Harris &amp; Worden, 2014)","plainCitation":"(Cubitt et al., 2022; Harris &amp; Worden, 2014)","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Cubitt et al., 2022; Harris &amp; Worden, 2014)</w:t>
      </w:r>
      <w:r w:rsidRPr="00180A43">
        <w:rPr>
          <w:rFonts w:cs="Times New Roman"/>
        </w:rPr>
        <w:fldChar w:fldCharType="end"/>
      </w:r>
    </w:p>
    <w:p w14:paraId="61AA82BF" w14:textId="3908541A" w:rsidR="00435406" w:rsidRPr="00180A43" w:rsidRDefault="000D5BD6" w:rsidP="00651F44">
      <w:pPr>
        <w:rPr>
          <w:rFonts w:cs="Times New Roman"/>
        </w:rPr>
      </w:pPr>
      <w:r w:rsidRPr="00180A43">
        <w:rPr>
          <w:rFonts w:cs="Times New Roman"/>
        </w:rPr>
        <w:t xml:space="preserve">Police misconduct </w:t>
      </w:r>
      <w:r w:rsidR="009C15D4" w:rsidRPr="00180A43">
        <w:rPr>
          <w:rFonts w:cs="Times New Roman"/>
        </w:rPr>
        <w:t xml:space="preserve">records only represent a small portion of </w:t>
      </w:r>
      <w:r w:rsidR="000F689A" w:rsidRPr="00180A43">
        <w:rPr>
          <w:rFonts w:cs="Times New Roman"/>
        </w:rPr>
        <w:t>actual</w:t>
      </w:r>
      <w:r w:rsidR="009C15D4" w:rsidRPr="00180A43">
        <w:rPr>
          <w:rFonts w:cs="Times New Roman"/>
        </w:rPr>
        <w:t xml:space="preserve"> misconduct cases</w:t>
      </w:r>
      <w:r w:rsidR="000F689A" w:rsidRPr="00180A43">
        <w:rPr>
          <w:rFonts w:cs="Times New Roman"/>
        </w:rPr>
        <w:t xml:space="preserve">; </w:t>
      </w:r>
      <w:r w:rsidR="00C76627" w:rsidRPr="00180A43">
        <w:rPr>
          <w:rFonts w:cs="Times New Roman"/>
        </w:rPr>
        <w:t xml:space="preserve">it is estimated that approximately only </w:t>
      </w:r>
      <w:r w:rsidR="009F03F7" w:rsidRPr="00180A43">
        <w:rPr>
          <w:rFonts w:cs="Times New Roman"/>
        </w:rPr>
        <w:t xml:space="preserve">a third of complaints end up being actually filed </w:t>
      </w:r>
      <w:r w:rsidR="009F03F7" w:rsidRPr="00180A43">
        <w:rPr>
          <w:rFonts w:cs="Times New Roman"/>
        </w:rPr>
        <w:fldChar w:fldCharType="begin"/>
      </w:r>
      <w:r w:rsidR="009F03F7" w:rsidRPr="00180A43">
        <w:rPr>
          <w:rFonts w:cs="Times New Roman"/>
        </w:rPr>
        <w:instrText xml:space="preserve"> ADDIN ZOTERO_ITEM CSL_CITATION {"citationID":"A0dY7Fqk","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9F03F7" w:rsidRPr="00180A43">
        <w:rPr>
          <w:rFonts w:cs="Times New Roman"/>
        </w:rPr>
        <w:fldChar w:fldCharType="separate"/>
      </w:r>
      <w:r w:rsidR="009F03F7" w:rsidRPr="00180A43">
        <w:rPr>
          <w:rFonts w:cs="Times New Roman"/>
        </w:rPr>
        <w:t>(Harris &amp; Worden, 2014)</w:t>
      </w:r>
      <w:r w:rsidR="009F03F7" w:rsidRPr="00180A43">
        <w:rPr>
          <w:rFonts w:cs="Times New Roman"/>
        </w:rPr>
        <w:fldChar w:fldCharType="end"/>
      </w:r>
      <w:r w:rsidR="00FB5849" w:rsidRPr="00180A43">
        <w:rPr>
          <w:rFonts w:cs="Times New Roman"/>
        </w:rPr>
        <w:t>. Of those fi</w:t>
      </w:r>
      <w:r w:rsidR="00446542" w:rsidRPr="00180A43">
        <w:rPr>
          <w:rFonts w:cs="Times New Roman"/>
        </w:rPr>
        <w:t>led</w:t>
      </w:r>
      <w:r w:rsidR="00FB5849" w:rsidRPr="00180A43">
        <w:rPr>
          <w:rFonts w:cs="Times New Roman"/>
        </w:rPr>
        <w:t>, legal and institutional barriers make it difficult for compla</w:t>
      </w:r>
      <w:r w:rsidR="00060282" w:rsidRPr="00180A43">
        <w:rPr>
          <w:rFonts w:cs="Times New Roman"/>
        </w:rPr>
        <w:t>ints</w:t>
      </w:r>
      <w:r w:rsidR="00FB5849" w:rsidRPr="00180A43">
        <w:rPr>
          <w:rFonts w:cs="Times New Roman"/>
        </w:rPr>
        <w:t xml:space="preserve"> </w:t>
      </w:r>
      <w:r w:rsidR="00446542" w:rsidRPr="00180A43">
        <w:rPr>
          <w:rFonts w:cs="Times New Roman"/>
        </w:rPr>
        <w:t>to result in disciplinary measures</w:t>
      </w:r>
      <w:r w:rsidR="00565484" w:rsidRPr="00180A43">
        <w:rPr>
          <w:rFonts w:cs="Times New Roman"/>
        </w:rPr>
        <w:t xml:space="preserve">. </w:t>
      </w:r>
      <w:r w:rsidR="00A84EC1" w:rsidRPr="00180A43">
        <w:rPr>
          <w:rFonts w:cs="Times New Roman"/>
        </w:rPr>
        <w:t>Reports have shown that only an eight</w:t>
      </w:r>
      <w:r w:rsidR="00A60EC4" w:rsidRPr="00180A43">
        <w:rPr>
          <w:rFonts w:cs="Times New Roman"/>
        </w:rPr>
        <w:t>h</w:t>
      </w:r>
      <w:r w:rsidR="00A84EC1" w:rsidRPr="00180A43">
        <w:rPr>
          <w:rFonts w:cs="Times New Roman"/>
        </w:rPr>
        <w:t xml:space="preserve"> of civilian-initiated complaints </w:t>
      </w:r>
      <w:r w:rsidR="00A60EC4" w:rsidRPr="00180A43">
        <w:rPr>
          <w:rFonts w:cs="Times New Roman"/>
        </w:rPr>
        <w:t>are sustained, with most complaints often</w:t>
      </w:r>
      <w:r w:rsidR="008801B4" w:rsidRPr="00180A43">
        <w:rPr>
          <w:rFonts w:cs="Times New Roman"/>
        </w:rPr>
        <w:t xml:space="preserve"> being</w:t>
      </w:r>
      <w:r w:rsidR="00B47AA6" w:rsidRPr="00180A43">
        <w:rPr>
          <w:rFonts w:cs="Times New Roman"/>
        </w:rPr>
        <w:t xml:space="preserve"> </w:t>
      </w:r>
      <w:r w:rsidR="00A60EC4" w:rsidRPr="00180A43">
        <w:rPr>
          <w:rFonts w:cs="Times New Roman"/>
        </w:rPr>
        <w:t>declared as either exonerated (</w:t>
      </w:r>
      <w:r w:rsidR="005B3F0A" w:rsidRPr="00180A43">
        <w:rPr>
          <w:rFonts w:cs="Times New Roman"/>
        </w:rPr>
        <w:t>act verified but found to be proper</w:t>
      </w:r>
      <w:r w:rsidR="00A60EC4" w:rsidRPr="00180A43">
        <w:rPr>
          <w:rFonts w:cs="Times New Roman"/>
        </w:rPr>
        <w:t>)</w:t>
      </w:r>
      <w:r w:rsidR="005B3F0A" w:rsidRPr="00180A43">
        <w:rPr>
          <w:rFonts w:cs="Times New Roman"/>
        </w:rPr>
        <w:t>, unfounded, or not sustained (insufficient evidence)</w:t>
      </w:r>
      <w:r w:rsidR="0015107C" w:rsidRPr="00180A43">
        <w:rPr>
          <w:rFonts w:cs="Times New Roman"/>
        </w:rPr>
        <w:t xml:space="preserve"> </w:t>
      </w:r>
      <w:r w:rsidR="0015107C" w:rsidRPr="00180A43">
        <w:rPr>
          <w:rFonts w:cs="Times New Roman"/>
        </w:rPr>
        <w:fldChar w:fldCharType="begin"/>
      </w:r>
      <w:r w:rsidR="0015107C" w:rsidRPr="00180A43">
        <w:rPr>
          <w:rFonts w:cs="Times New Roman"/>
        </w:rPr>
        <w:instrText xml:space="preserve"> ADDIN ZOTERO_ITEM CSL_CITATION {"citationID":"NVetR6Dw","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15107C" w:rsidRPr="00180A43">
        <w:rPr>
          <w:rFonts w:cs="Times New Roman"/>
        </w:rPr>
        <w:fldChar w:fldCharType="separate"/>
      </w:r>
      <w:r w:rsidR="0015107C" w:rsidRPr="00180A43">
        <w:rPr>
          <w:rFonts w:cs="Times New Roman"/>
        </w:rPr>
        <w:t>(Harris &amp; Worden, 2014)</w:t>
      </w:r>
      <w:r w:rsidR="0015107C" w:rsidRPr="00180A43">
        <w:rPr>
          <w:rFonts w:cs="Times New Roman"/>
        </w:rPr>
        <w:fldChar w:fldCharType="end"/>
      </w:r>
      <w:r w:rsidR="00A44CF2" w:rsidRPr="00180A43">
        <w:rPr>
          <w:rFonts w:cs="Times New Roman"/>
        </w:rPr>
        <w:t xml:space="preserve">. If sustained, </w:t>
      </w:r>
      <w:r w:rsidR="008801B4" w:rsidRPr="00180A43">
        <w:rPr>
          <w:rFonts w:cs="Times New Roman"/>
        </w:rPr>
        <w:t>about</w:t>
      </w:r>
      <w:r w:rsidR="00B47AA6" w:rsidRPr="00180A43">
        <w:rPr>
          <w:rFonts w:cs="Times New Roman"/>
        </w:rPr>
        <w:t xml:space="preserve"> </w:t>
      </w:r>
      <w:r w:rsidR="00A44CF2" w:rsidRPr="00180A43">
        <w:rPr>
          <w:rFonts w:cs="Times New Roman"/>
        </w:rPr>
        <w:t xml:space="preserve">1 of 24 cases result in </w:t>
      </w:r>
      <w:r w:rsidR="00A44CF2" w:rsidRPr="00180A43">
        <w:rPr>
          <w:rFonts w:cs="Times New Roman"/>
        </w:rPr>
        <w:lastRenderedPageBreak/>
        <w:t>sanctions for officers involved</w:t>
      </w:r>
      <w:r w:rsidR="00834C3B" w:rsidRPr="00180A43">
        <w:rPr>
          <w:rFonts w:cs="Times New Roman"/>
        </w:rPr>
        <w:t xml:space="preserve">, with most sanctions often not commensurate with the misconduct that occurred </w:t>
      </w:r>
      <w:r w:rsidR="00834C3B" w:rsidRPr="00180A43">
        <w:rPr>
          <w:rFonts w:cs="Times New Roman"/>
        </w:rPr>
        <w:fldChar w:fldCharType="begin"/>
      </w:r>
      <w:r w:rsidR="00834C3B" w:rsidRPr="00180A43">
        <w:rPr>
          <w:rFonts w:cs="Times New Roman"/>
        </w:rPr>
        <w:instrText xml:space="preserve"> ADDIN ZOTERO_ITEM CSL_CITATION {"citationID":"hTf3Q1a8","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834C3B" w:rsidRPr="00180A43">
        <w:rPr>
          <w:rFonts w:cs="Times New Roman"/>
        </w:rPr>
        <w:fldChar w:fldCharType="separate"/>
      </w:r>
      <w:r w:rsidR="00834C3B" w:rsidRPr="00180A43">
        <w:rPr>
          <w:rFonts w:cs="Times New Roman"/>
        </w:rPr>
        <w:t>(Harris &amp; Worden, 2014)</w:t>
      </w:r>
      <w:r w:rsidR="00834C3B" w:rsidRPr="00180A43">
        <w:rPr>
          <w:rFonts w:cs="Times New Roman"/>
        </w:rPr>
        <w:fldChar w:fldCharType="end"/>
      </w:r>
      <w:r w:rsidR="0015107C" w:rsidRPr="00180A43">
        <w:rPr>
          <w:rFonts w:cs="Times New Roman"/>
        </w:rPr>
        <w:t xml:space="preserve">. </w:t>
      </w:r>
    </w:p>
    <w:p w14:paraId="7B2D0335" w14:textId="4F8F14A3" w:rsidR="00D518DB" w:rsidRPr="00180A43" w:rsidRDefault="00413F02" w:rsidP="00651F44">
      <w:pPr>
        <w:rPr>
          <w:rFonts w:cs="Times New Roman"/>
        </w:rPr>
      </w:pPr>
      <w:r w:rsidRPr="00180A43">
        <w:rPr>
          <w:rFonts w:cs="Times New Roman"/>
        </w:rPr>
        <w:t xml:space="preserve">Past work looking into police misconduct at various police departments across the nation </w:t>
      </w:r>
      <w:r w:rsidR="00B47AA6" w:rsidRPr="00180A43">
        <w:rPr>
          <w:rFonts w:cs="Times New Roman"/>
        </w:rPr>
        <w:t>has</w:t>
      </w:r>
      <w:r w:rsidR="00206F7A" w:rsidRPr="00180A43">
        <w:rPr>
          <w:rFonts w:cs="Times New Roman"/>
        </w:rPr>
        <w:t xml:space="preserve"> identified </w:t>
      </w:r>
      <w:r w:rsidR="003A3BA8" w:rsidRPr="00180A43">
        <w:rPr>
          <w:rFonts w:cs="Times New Roman"/>
        </w:rPr>
        <w:t>significant patterns</w:t>
      </w:r>
      <w:r w:rsidR="001C784B" w:rsidRPr="00180A43">
        <w:rPr>
          <w:rFonts w:cs="Times New Roman"/>
        </w:rPr>
        <w:t>. Rozema &amp; Schanzenbach (2019)</w:t>
      </w:r>
      <w:r w:rsidR="00BA77F1" w:rsidRPr="00180A43">
        <w:rPr>
          <w:rFonts w:cs="Times New Roman"/>
        </w:rPr>
        <w:t xml:space="preserve">, while examining </w:t>
      </w:r>
      <w:r w:rsidR="0091698C" w:rsidRPr="00180A43">
        <w:rPr>
          <w:rFonts w:cs="Times New Roman"/>
        </w:rPr>
        <w:t>police</w:t>
      </w:r>
      <w:r w:rsidR="00BA77F1" w:rsidRPr="00180A43">
        <w:rPr>
          <w:rFonts w:cs="Times New Roman"/>
        </w:rPr>
        <w:t xml:space="preserve"> misconduct in Chicago, found that officers with moderate numbers of misconduct</w:t>
      </w:r>
      <w:r w:rsidR="006D2018" w:rsidRPr="00180A43">
        <w:rPr>
          <w:rFonts w:cs="Times New Roman"/>
        </w:rPr>
        <w:t xml:space="preserve"> </w:t>
      </w:r>
      <w:r w:rsidR="002442D9" w:rsidRPr="00180A43">
        <w:rPr>
          <w:rFonts w:cs="Times New Roman"/>
        </w:rPr>
        <w:t xml:space="preserve">allegations </w:t>
      </w:r>
      <w:r w:rsidR="006D2018" w:rsidRPr="00180A43">
        <w:rPr>
          <w:rFonts w:cs="Times New Roman"/>
        </w:rPr>
        <w:t xml:space="preserve">were at no greater risk of committing serious misconduct than officers who had no misconduct </w:t>
      </w:r>
      <w:r w:rsidR="002442D9" w:rsidRPr="00180A43">
        <w:rPr>
          <w:rFonts w:cs="Times New Roman"/>
        </w:rPr>
        <w:t xml:space="preserve">allegations </w:t>
      </w:r>
      <w:r w:rsidR="006D2018" w:rsidRPr="00180A43">
        <w:rPr>
          <w:rFonts w:cs="Times New Roman"/>
        </w:rPr>
        <w:t xml:space="preserve">at all. </w:t>
      </w:r>
      <w:r w:rsidR="0091698C" w:rsidRPr="00180A43">
        <w:rPr>
          <w:rFonts w:cs="Times New Roman"/>
        </w:rPr>
        <w:t xml:space="preserve">Instead, they found that officers who were in the top 1% quartile </w:t>
      </w:r>
      <w:r w:rsidR="00E633CA" w:rsidRPr="00180A43">
        <w:rPr>
          <w:rFonts w:cs="Times New Roman"/>
        </w:rPr>
        <w:t xml:space="preserve">of misconduct allegations were more likely to commit serious misconduct, generating almost 5 times the </w:t>
      </w:r>
      <w:r w:rsidR="0081712C" w:rsidRPr="00180A43">
        <w:rPr>
          <w:rFonts w:cs="Times New Roman"/>
        </w:rPr>
        <w:t xml:space="preserve">number of payouts and </w:t>
      </w:r>
      <w:r w:rsidR="006B4785" w:rsidRPr="00180A43">
        <w:rPr>
          <w:rFonts w:cs="Times New Roman"/>
        </w:rPr>
        <w:t>4 times the total damage payments.</w:t>
      </w:r>
      <w:r w:rsidR="006E42A2" w:rsidRPr="00180A43">
        <w:rPr>
          <w:rFonts w:cs="Times New Roman"/>
        </w:rPr>
        <w:t xml:space="preserve"> </w:t>
      </w:r>
      <w:r w:rsidR="007E4A71" w:rsidRPr="00180A43">
        <w:rPr>
          <w:rFonts w:cs="Times New Roman"/>
        </w:rPr>
        <w:t>When complaints against officers are sustained</w:t>
      </w:r>
      <w:r w:rsidR="008B06DA" w:rsidRPr="00180A43">
        <w:rPr>
          <w:rFonts w:cs="Times New Roman"/>
        </w:rPr>
        <w:t xml:space="preserve">, almost 36% of </w:t>
      </w:r>
      <w:r w:rsidR="006E42A2" w:rsidRPr="00180A43">
        <w:rPr>
          <w:rFonts w:cs="Times New Roman"/>
        </w:rPr>
        <w:t xml:space="preserve">offending </w:t>
      </w:r>
      <w:r w:rsidR="008B06DA" w:rsidRPr="00180A43">
        <w:rPr>
          <w:rFonts w:cs="Times New Roman"/>
        </w:rPr>
        <w:t xml:space="preserve">officers accrue </w:t>
      </w:r>
      <w:r w:rsidR="00EA3BDA" w:rsidRPr="00180A43">
        <w:rPr>
          <w:rFonts w:cs="Times New Roman"/>
        </w:rPr>
        <w:t xml:space="preserve">another sustained complaint at some point during their </w:t>
      </w:r>
      <w:r w:rsidR="00071D83" w:rsidRPr="00180A43">
        <w:rPr>
          <w:rFonts w:cs="Times New Roman"/>
        </w:rPr>
        <w:t xml:space="preserve">career </w:t>
      </w:r>
      <w:r w:rsidR="00FE0514" w:rsidRPr="00180A43">
        <w:rPr>
          <w:rFonts w:cs="Times New Roman"/>
        </w:rPr>
        <w:fldChar w:fldCharType="begin"/>
      </w:r>
      <w:r w:rsidR="00FE0514" w:rsidRPr="00180A43">
        <w:rPr>
          <w:rFonts w:cs="Times New Roman"/>
        </w:rPr>
        <w:instrText xml:space="preserve"> ADDIN ZOTERO_ITEM CSL_CITATION {"citationID":"bTrq7r37","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FE0514" w:rsidRPr="00180A43">
        <w:rPr>
          <w:rFonts w:cs="Times New Roman"/>
        </w:rPr>
        <w:fldChar w:fldCharType="separate"/>
      </w:r>
      <w:r w:rsidR="00FE0514" w:rsidRPr="00180A43">
        <w:rPr>
          <w:rFonts w:cs="Times New Roman"/>
        </w:rPr>
        <w:t>(Harris &amp; Worden, 2014)</w:t>
      </w:r>
      <w:r w:rsidR="00FE0514" w:rsidRPr="00180A43">
        <w:rPr>
          <w:rFonts w:cs="Times New Roman"/>
        </w:rPr>
        <w:fldChar w:fldCharType="end"/>
      </w:r>
      <w:r w:rsidR="00EA3BDA" w:rsidRPr="00180A43">
        <w:rPr>
          <w:rFonts w:cs="Times New Roman"/>
        </w:rPr>
        <w:t xml:space="preserve">. </w:t>
      </w:r>
      <w:r w:rsidR="007E03C9" w:rsidRPr="00180A43">
        <w:rPr>
          <w:rFonts w:cs="Times New Roman"/>
        </w:rPr>
        <w:t>The risk</w:t>
      </w:r>
      <w:r w:rsidR="00FE0514" w:rsidRPr="00180A43">
        <w:rPr>
          <w:rFonts w:cs="Times New Roman"/>
        </w:rPr>
        <w:t xml:space="preserve"> of obtaining another complaint was found to be higher in the </w:t>
      </w:r>
      <w:r w:rsidR="00AB20BA" w:rsidRPr="00180A43">
        <w:rPr>
          <w:rFonts w:cs="Times New Roman"/>
        </w:rPr>
        <w:t xml:space="preserve">first months </w:t>
      </w:r>
      <w:r w:rsidR="00071D83" w:rsidRPr="00180A43">
        <w:rPr>
          <w:rFonts w:cs="Times New Roman"/>
        </w:rPr>
        <w:t xml:space="preserve">succeeding </w:t>
      </w:r>
      <w:r w:rsidR="00AB20BA" w:rsidRPr="00180A43">
        <w:rPr>
          <w:rFonts w:cs="Times New Roman"/>
        </w:rPr>
        <w:t xml:space="preserve">the first complaint but </w:t>
      </w:r>
      <w:r w:rsidR="007E03C9" w:rsidRPr="00180A43">
        <w:rPr>
          <w:rFonts w:cs="Times New Roman"/>
        </w:rPr>
        <w:t>dropped</w:t>
      </w:r>
      <w:r w:rsidR="00AB20BA" w:rsidRPr="00180A43">
        <w:rPr>
          <w:rFonts w:cs="Times New Roman"/>
        </w:rPr>
        <w:t xml:space="preserve"> </w:t>
      </w:r>
      <w:r w:rsidR="00071D83" w:rsidRPr="00180A43">
        <w:rPr>
          <w:rFonts w:cs="Times New Roman"/>
        </w:rPr>
        <w:t xml:space="preserve">significantly </w:t>
      </w:r>
      <w:r w:rsidR="007E03C9" w:rsidRPr="00180A43">
        <w:rPr>
          <w:rFonts w:cs="Times New Roman"/>
        </w:rPr>
        <w:t>afterward</w:t>
      </w:r>
      <w:r w:rsidR="00AB20BA" w:rsidRPr="00180A43">
        <w:rPr>
          <w:rFonts w:cs="Times New Roman"/>
        </w:rPr>
        <w:t xml:space="preserve">. Notably, officers who are sanctioned for the complaint are not only more likely to engage in misconduct but do so more rapidly </w:t>
      </w:r>
      <w:r w:rsidR="00AB20BA" w:rsidRPr="00180A43">
        <w:rPr>
          <w:rFonts w:cs="Times New Roman"/>
        </w:rPr>
        <w:fldChar w:fldCharType="begin"/>
      </w:r>
      <w:r w:rsidR="00AB20BA" w:rsidRPr="00180A43">
        <w:rPr>
          <w:rFonts w:cs="Times New Roman"/>
        </w:rPr>
        <w:instrText xml:space="preserve"> ADDIN ZOTERO_ITEM CSL_CITATION {"citationID":"1H7CB5Bv","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AB20BA" w:rsidRPr="00180A43">
        <w:rPr>
          <w:rFonts w:cs="Times New Roman"/>
        </w:rPr>
        <w:fldChar w:fldCharType="separate"/>
      </w:r>
      <w:r w:rsidR="00AB20BA" w:rsidRPr="00180A43">
        <w:rPr>
          <w:rFonts w:cs="Times New Roman"/>
        </w:rPr>
        <w:t>(Harris &amp; Worden, 2014)</w:t>
      </w:r>
      <w:r w:rsidR="00AB20BA" w:rsidRPr="00180A43">
        <w:rPr>
          <w:rFonts w:cs="Times New Roman"/>
        </w:rPr>
        <w:fldChar w:fldCharType="end"/>
      </w:r>
      <w:r w:rsidR="00712079" w:rsidRPr="00180A43">
        <w:rPr>
          <w:rFonts w:cs="Times New Roman"/>
        </w:rPr>
        <w:t xml:space="preserve">. </w:t>
      </w:r>
      <w:r w:rsidR="0047558E" w:rsidRPr="00180A43">
        <w:rPr>
          <w:rFonts w:cs="Times New Roman"/>
        </w:rPr>
        <w:t>Overall, findings s</w:t>
      </w:r>
      <w:r w:rsidR="00DA2A74" w:rsidRPr="00180A43">
        <w:rPr>
          <w:rFonts w:cs="Times New Roman"/>
        </w:rPr>
        <w:t>uggest</w:t>
      </w:r>
      <w:r w:rsidR="0047558E" w:rsidRPr="00180A43">
        <w:rPr>
          <w:rFonts w:cs="Times New Roman"/>
        </w:rPr>
        <w:t xml:space="preserve"> that a small subset of repeat offenders are responsible for </w:t>
      </w:r>
      <w:r w:rsidR="00250679" w:rsidRPr="00180A43">
        <w:rPr>
          <w:rFonts w:cs="Times New Roman"/>
        </w:rPr>
        <w:t>a large portion of police misconduct reported</w:t>
      </w:r>
      <w:r w:rsidR="00F64837" w:rsidRPr="00180A43">
        <w:rPr>
          <w:rFonts w:cs="Times New Roman"/>
        </w:rPr>
        <w:t xml:space="preserve">, </w:t>
      </w:r>
      <w:r w:rsidR="007E03C9" w:rsidRPr="00180A43">
        <w:rPr>
          <w:rFonts w:cs="Times New Roman"/>
        </w:rPr>
        <w:t>encompassing</w:t>
      </w:r>
      <w:r w:rsidR="00F64837" w:rsidRPr="00180A43">
        <w:rPr>
          <w:rFonts w:cs="Times New Roman"/>
        </w:rPr>
        <w:t xml:space="preserve"> over $1.5 billion in lawsuit settlements across the nation </w:t>
      </w:r>
      <w:r w:rsidR="00F64837" w:rsidRPr="00180A43">
        <w:rPr>
          <w:rFonts w:cs="Times New Roman"/>
        </w:rPr>
        <w:fldChar w:fldCharType="begin"/>
      </w:r>
      <w:r w:rsidR="00F64837" w:rsidRPr="00180A43">
        <w:rPr>
          <w:rFonts w:cs="Times New Roman"/>
        </w:rPr>
        <w:instrText xml:space="preserve"> ADDIN ZOTERO_ITEM CSL_CITATION {"citationID":"eF2w9CUs","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F64837" w:rsidRPr="00180A43">
        <w:rPr>
          <w:rFonts w:cs="Times New Roman"/>
        </w:rPr>
        <w:fldChar w:fldCharType="separate"/>
      </w:r>
      <w:r w:rsidR="00F64837" w:rsidRPr="00180A43">
        <w:rPr>
          <w:rFonts w:cs="Times New Roman"/>
        </w:rPr>
        <w:t>(Cubitt et al., 2022)</w:t>
      </w:r>
      <w:r w:rsidR="00F64837" w:rsidRPr="00180A43">
        <w:rPr>
          <w:rFonts w:cs="Times New Roman"/>
        </w:rPr>
        <w:fldChar w:fldCharType="end"/>
      </w:r>
      <w:r w:rsidR="00BF6871" w:rsidRPr="00180A43">
        <w:rPr>
          <w:rFonts w:cs="Times New Roman"/>
        </w:rPr>
        <w:t>.</w:t>
      </w:r>
    </w:p>
    <w:p w14:paraId="6D0A2562" w14:textId="38175801" w:rsidR="00413F02" w:rsidRPr="00180A43" w:rsidRDefault="00E52D30" w:rsidP="00651F44">
      <w:pPr>
        <w:rPr>
          <w:rFonts w:cs="Times New Roman"/>
        </w:rPr>
      </w:pPr>
      <w:r w:rsidRPr="00180A43">
        <w:rPr>
          <w:rFonts w:cs="Times New Roman"/>
        </w:rPr>
        <w:t xml:space="preserve">Cubitt et al. (2022) </w:t>
      </w:r>
      <w:r w:rsidR="00F64837" w:rsidRPr="00180A43">
        <w:rPr>
          <w:rFonts w:cs="Times New Roman"/>
        </w:rPr>
        <w:t xml:space="preserve">also </w:t>
      </w:r>
      <w:r w:rsidRPr="00180A43">
        <w:rPr>
          <w:rFonts w:cs="Times New Roman"/>
        </w:rPr>
        <w:t xml:space="preserve">noted </w:t>
      </w:r>
      <w:r w:rsidR="00F64837" w:rsidRPr="00180A43">
        <w:rPr>
          <w:rFonts w:cs="Times New Roman"/>
        </w:rPr>
        <w:t xml:space="preserve">that </w:t>
      </w:r>
      <w:r w:rsidRPr="00180A43">
        <w:rPr>
          <w:rFonts w:cs="Times New Roman"/>
        </w:rPr>
        <w:t xml:space="preserve">differences in </w:t>
      </w:r>
      <w:r w:rsidR="00206F7A" w:rsidRPr="00180A43">
        <w:rPr>
          <w:rFonts w:cs="Times New Roman"/>
        </w:rPr>
        <w:t>case outcomes depend</w:t>
      </w:r>
      <w:r w:rsidR="003A3BA8" w:rsidRPr="00180A43">
        <w:rPr>
          <w:rFonts w:cs="Times New Roman"/>
        </w:rPr>
        <w:t xml:space="preserve"> on officer and complainant characteristics. Female officers, for example, while </w:t>
      </w:r>
      <w:r w:rsidR="00DD65EE" w:rsidRPr="00180A43">
        <w:rPr>
          <w:rFonts w:cs="Times New Roman"/>
        </w:rPr>
        <w:t>less likely to accrue misconduct allegations in general than their male counterparts, were more likely to be sanctioned with remedial management action</w:t>
      </w:r>
      <w:r w:rsidR="007F1292" w:rsidRPr="00180A43">
        <w:rPr>
          <w:rFonts w:cs="Times New Roman"/>
        </w:rPr>
        <w:t>.</w:t>
      </w:r>
      <w:r w:rsidR="00F435E2" w:rsidRPr="00180A43">
        <w:rPr>
          <w:rFonts w:cs="Times New Roman"/>
        </w:rPr>
        <w:t xml:space="preserve"> Black and Hispanic civilians </w:t>
      </w:r>
      <w:r w:rsidR="00AA3C6A" w:rsidRPr="00180A43">
        <w:rPr>
          <w:rFonts w:cs="Times New Roman"/>
        </w:rPr>
        <w:t xml:space="preserve">who submitted a complaint of police misconduct </w:t>
      </w:r>
      <w:r w:rsidR="00F435E2" w:rsidRPr="00180A43">
        <w:rPr>
          <w:rFonts w:cs="Times New Roman"/>
        </w:rPr>
        <w:t xml:space="preserve">were 4.7 and 1.6 </w:t>
      </w:r>
      <w:r w:rsidR="00CC17CC" w:rsidRPr="00180A43">
        <w:rPr>
          <w:rFonts w:cs="Times New Roman"/>
        </w:rPr>
        <w:t xml:space="preserve">more likely to receive a not sustained ruling </w:t>
      </w:r>
      <w:r w:rsidR="00F11A8C" w:rsidRPr="00180A43">
        <w:rPr>
          <w:rFonts w:cs="Times New Roman"/>
        </w:rPr>
        <w:t xml:space="preserve">compared to White citizens </w:t>
      </w:r>
      <w:r w:rsidR="00F11A8C" w:rsidRPr="00180A43">
        <w:rPr>
          <w:rFonts w:cs="Times New Roman"/>
        </w:rPr>
        <w:fldChar w:fldCharType="begin"/>
      </w:r>
      <w:r w:rsidR="00F11A8C" w:rsidRPr="00180A43">
        <w:rPr>
          <w:rFonts w:cs="Times New Roman"/>
        </w:rPr>
        <w:instrText xml:space="preserve"> ADDIN ZOTERO_ITEM CSL_CITATION {"citationID":"zI9CuFpo","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sidR="00F11A8C" w:rsidRPr="00180A43">
        <w:rPr>
          <w:rFonts w:cs="Times New Roman"/>
        </w:rPr>
        <w:fldChar w:fldCharType="separate"/>
      </w:r>
      <w:r w:rsidR="00F11A8C" w:rsidRPr="00180A43">
        <w:rPr>
          <w:rFonts w:cs="Times New Roman"/>
        </w:rPr>
        <w:t>(Headley et al., 2020)</w:t>
      </w:r>
      <w:r w:rsidR="00F11A8C" w:rsidRPr="00180A43">
        <w:rPr>
          <w:rFonts w:cs="Times New Roman"/>
        </w:rPr>
        <w:fldChar w:fldCharType="end"/>
      </w:r>
      <w:r w:rsidR="00DE7D94" w:rsidRPr="00180A43">
        <w:rPr>
          <w:rFonts w:cs="Times New Roman"/>
        </w:rPr>
        <w:t>.</w:t>
      </w:r>
      <w:r w:rsidR="009917E3" w:rsidRPr="00180A43">
        <w:rPr>
          <w:rFonts w:cs="Times New Roman"/>
        </w:rPr>
        <w:t xml:space="preserve"> </w:t>
      </w:r>
      <w:r w:rsidR="00FD004E" w:rsidRPr="00180A43">
        <w:rPr>
          <w:rFonts w:cs="Times New Roman"/>
        </w:rPr>
        <w:t>One study also found that r</w:t>
      </w:r>
      <w:r w:rsidR="009917E3" w:rsidRPr="00180A43">
        <w:rPr>
          <w:rFonts w:cs="Times New Roman"/>
        </w:rPr>
        <w:t xml:space="preserve">acial mismatches between officer and complainant </w:t>
      </w:r>
      <w:r w:rsidR="00FD004E" w:rsidRPr="00180A43">
        <w:rPr>
          <w:rFonts w:cs="Times New Roman"/>
        </w:rPr>
        <w:t xml:space="preserve">were linked to </w:t>
      </w:r>
      <w:r w:rsidR="006C6219" w:rsidRPr="00180A43">
        <w:rPr>
          <w:rFonts w:cs="Times New Roman"/>
        </w:rPr>
        <w:t xml:space="preserve">differing </w:t>
      </w:r>
      <w:r w:rsidR="00BA6EAF" w:rsidRPr="00180A43">
        <w:rPr>
          <w:rFonts w:cs="Times New Roman"/>
        </w:rPr>
        <w:t>case outcomes</w:t>
      </w:r>
      <w:r w:rsidR="00FD004E" w:rsidRPr="00180A43">
        <w:rPr>
          <w:rFonts w:cs="Times New Roman"/>
        </w:rPr>
        <w:t xml:space="preserve"> </w:t>
      </w:r>
      <w:r w:rsidR="00FD004E" w:rsidRPr="00180A43">
        <w:rPr>
          <w:rFonts w:cs="Times New Roman"/>
        </w:rPr>
        <w:fldChar w:fldCharType="begin"/>
      </w:r>
      <w:r w:rsidR="00FD004E" w:rsidRPr="00180A43">
        <w:rPr>
          <w:rFonts w:cs="Times New Roman"/>
        </w:rPr>
        <w:instrText xml:space="preserve"> ADDIN ZOTERO_ITEM CSL_CITATION {"citationID":"YM3YuIj2","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sidR="00FD004E" w:rsidRPr="00180A43">
        <w:rPr>
          <w:rFonts w:cs="Times New Roman"/>
        </w:rPr>
        <w:fldChar w:fldCharType="separate"/>
      </w:r>
      <w:r w:rsidR="00FD004E" w:rsidRPr="00180A43">
        <w:rPr>
          <w:rFonts w:cs="Times New Roman"/>
        </w:rPr>
        <w:t>(Wright II, 2020)</w:t>
      </w:r>
      <w:r w:rsidR="00FD004E" w:rsidRPr="00180A43">
        <w:rPr>
          <w:rFonts w:cs="Times New Roman"/>
        </w:rPr>
        <w:fldChar w:fldCharType="end"/>
      </w:r>
      <w:r w:rsidR="006B5FBA" w:rsidRPr="00180A43">
        <w:rPr>
          <w:rFonts w:cs="Times New Roman"/>
        </w:rPr>
        <w:t>. The study found that</w:t>
      </w:r>
      <w:r w:rsidR="00BA6EAF" w:rsidRPr="00180A43">
        <w:rPr>
          <w:rFonts w:cs="Times New Roman"/>
        </w:rPr>
        <w:t xml:space="preserve"> Black complainants </w:t>
      </w:r>
      <w:r w:rsidR="006B5FBA" w:rsidRPr="00180A43">
        <w:rPr>
          <w:rFonts w:cs="Times New Roman"/>
        </w:rPr>
        <w:t>were</w:t>
      </w:r>
      <w:r w:rsidR="00BA6EAF" w:rsidRPr="00180A43">
        <w:rPr>
          <w:rFonts w:cs="Times New Roman"/>
        </w:rPr>
        <w:t xml:space="preserve"> more likely to receive a sustained ruling when misconduct was alleged against a white officer</w:t>
      </w:r>
      <w:r w:rsidR="00FD004E" w:rsidRPr="00180A43">
        <w:rPr>
          <w:rFonts w:cs="Times New Roman"/>
        </w:rPr>
        <w:t xml:space="preserve">. </w:t>
      </w:r>
      <w:r w:rsidR="006B5FBA" w:rsidRPr="00180A43">
        <w:rPr>
          <w:rFonts w:cs="Times New Roman"/>
        </w:rPr>
        <w:t>On the other hand, white complainants were less likely to receive a sustained ruling when alleging misconduct against a black officer. These results differed across city departments</w:t>
      </w:r>
      <w:r w:rsidR="00CB74D0" w:rsidRPr="00180A43">
        <w:rPr>
          <w:rFonts w:cs="Times New Roman"/>
        </w:rPr>
        <w:t>,</w:t>
      </w:r>
      <w:r w:rsidR="006B5FBA" w:rsidRPr="00180A43">
        <w:rPr>
          <w:rFonts w:cs="Times New Roman"/>
        </w:rPr>
        <w:t xml:space="preserve"> however, suggesting geographic differences. </w:t>
      </w:r>
    </w:p>
    <w:p w14:paraId="7044B6B2" w14:textId="0F57FE53" w:rsidR="00DE7450" w:rsidRPr="00180A43" w:rsidRDefault="00DE7450" w:rsidP="00DE7450">
      <w:pPr>
        <w:rPr>
          <w:rFonts w:cs="Times New Roman"/>
          <w:b/>
          <w:bCs/>
        </w:rPr>
      </w:pPr>
      <w:r w:rsidRPr="00180A43">
        <w:rPr>
          <w:rFonts w:cs="Times New Roman"/>
          <w:b/>
          <w:bCs/>
        </w:rPr>
        <w:t xml:space="preserve">Research </w:t>
      </w:r>
      <w:r w:rsidR="003C7439" w:rsidRPr="00180A43">
        <w:rPr>
          <w:rFonts w:cs="Times New Roman"/>
          <w:b/>
          <w:bCs/>
        </w:rPr>
        <w:t>Question(s)</w:t>
      </w:r>
    </w:p>
    <w:p w14:paraId="3661A3F7" w14:textId="77777777" w:rsidR="00894853" w:rsidRPr="00180A43" w:rsidRDefault="00100308" w:rsidP="00100308">
      <w:pPr>
        <w:rPr>
          <w:rFonts w:cs="Times New Roman"/>
        </w:rPr>
      </w:pPr>
      <w:r w:rsidRPr="00180A43">
        <w:rPr>
          <w:rFonts w:cs="Times New Roman"/>
        </w:rPr>
        <w:t xml:space="preserve">The issue of police misconduct is important, especially given rising cases of police violence, police brutality, and fatalities as a result of such misconduct. Such issues have resulted in the loss of multiple lives, increased racial tensions across the US, and fractured public trust in law enforcement. The literature has explored various factors linked to police </w:t>
      </w:r>
      <w:r w:rsidRPr="00180A43">
        <w:rPr>
          <w:rFonts w:cs="Times New Roman"/>
        </w:rPr>
        <w:lastRenderedPageBreak/>
        <w:t>misconduct and has similarly evaluated predictors of not only future misconduct but also misconduct case outcomes.</w:t>
      </w:r>
    </w:p>
    <w:p w14:paraId="49996C5E" w14:textId="147DCAAD" w:rsidR="00100308" w:rsidRPr="00180A43" w:rsidRDefault="00100308" w:rsidP="00100308">
      <w:pPr>
        <w:rPr>
          <w:rFonts w:cs="Times New Roman"/>
        </w:rPr>
      </w:pPr>
      <w:r w:rsidRPr="00180A43">
        <w:rPr>
          <w:rFonts w:cs="Times New Roman"/>
        </w:rPr>
        <w:t xml:space="preserve">Few studies, however, have examined the impact of media coverage on police misconduct. Those who do have primarily limited their analysis to the impact of media coverage on public perceptions of police misconduct </w:t>
      </w:r>
      <w:r w:rsidRPr="00180A43">
        <w:rPr>
          <w:rFonts w:cs="Times New Roman"/>
        </w:rPr>
        <w:fldChar w:fldCharType="begin"/>
      </w:r>
      <w:r w:rsidRPr="00180A43">
        <w:rPr>
          <w:rFonts w:cs="Times New Roman"/>
        </w:rPr>
        <w:instrText xml:space="preserve"> ADDIN ZOTERO_ITEM CSL_CITATION {"citationID":"DT3Bs9xa","properties":{"formattedCitation":"(Chermak et al., 2006; Dowler &amp; Zawilski, 2007)","plainCitation":"(Chermak et al., 2006; Dowler &amp; Zawilski, 2007)","noteIndex":0},"citationItems":[{"id":362,"uris":["http://zotero.org/users/9742015/items/BC9JZFMC"],"itemData":{"id":362,"type":"article-journal","abstract":"Purpose The purpose of this paper is to examine how celebrated cases affect attitudes toward police, controlling for key demographic, police contact, and neighborhood contextual variables. Design/methodology/approach The paper presents two waves of public opinion data measuring attitudes toward police, police services, police harassment, and officer guilt before and after a celebrated police misconduct trial. Data were collected by telephone from residents living in three areas. Findings The findings in the paper suggest that news consumption of this celebrated case had no significant effects on general attitudes toward police, police services, and concerns about police harassment. Media coverage, however, did effect citizen evaluation of the guilt of the officers involved in the case. The more a citizen read a newspaper or read about the case, the more likely she was to think that the officers were guilty. Concern about crime in the neighborhood was an important predictor of attitudes toward the police, and race effects were much more pronounced after media coverage of the case. Research limitations/implications This paper highlights the need to examine more closely media coverage of celebrated cases and the effects of such high profile cases. In addition, it illustrates that public opinion research must be careful of contextual variables when conducting a study at a single point in time. Practical implications These findings also have critical implications for law enforcement agencies. The findings highlight the importance of police departments being prepared to respond to crisis events. Originality/value This paper is valuable to scholars and police practitioners because of its close examination of the effects of a celebrated case on various measures of public opinion of the police. Although there have many studies examining this general topic, research has ignored the impact of media coverage generally and coverage of high profile incidents.","container-title":"Policing: An International Journal of Police Strategies &amp; Management","DOI":"10.1108/13639510610667664","ISSN":"1363-951X","issue":"2","note":"publisher: Emerald Group Publishing Limited","page":"261-281","source":"Emerald Insight","title":"Media coverage of police misconduct and attitudes toward police","volume":"29","author":[{"family":"Chermak","given":"Steven"},{"family":"McGarrell","given":"Edmund"},{"family":"Gruenewald","given":"Jeff"}],"issued":{"date-parts":[["2006",1,1]]}}},{"id":364,"uris":["http://zotero.org/users/9742015/items/VBV53ZA8"],"itemData":{"id":364,"type":"article-journal","abstract":"The media portrayal of policing is juxtaposed with both positive and negative representations. As a result, a complex relationship exists between media consumption and public attitudes towards the police. The purpose of this study was to test the impact that media consumption had on attitudes toward police misconduct and discrimination. The findings revealed that heavy consumers of network news were more likely to believe that police misconduct was a frequent event. This was especially true for minority respondents. Similarly, minority respondents that frequently viewed network news were more likely to believe that Whites received better treatment by the police. Finally, the findings revealed that frequent viewers of police dramas believed that the wealthy received preferential treatment from the police. Conversely, frequent viewers of crime solving shows believed that the wealthy did not receive preferential treatment.","container-title":"Journal of Criminal Justice","DOI":"10.1016/j.jcrimjus.2007.01.006","ISSN":"0047-2352","issue":"2","journalAbbreviation":"Journal of Criminal Justice","page":"193-203","source":"ScienceDirect","title":"Public perceptions of police misconduct and discrimination: Examining the impact of media consumption","title-short":"Public perceptions of police misconduct and discrimination","volume":"35","author":[{"family":"Dowler","given":"Kenneth"},{"family":"Zawilski","given":"Valerie"}],"issued":{"date-parts":[["2007",3,1]]}}}],"schema":"https://github.com/citation-style-language/schema/raw/master/csl-citation.json"} </w:instrText>
      </w:r>
      <w:r w:rsidRPr="00180A43">
        <w:rPr>
          <w:rFonts w:cs="Times New Roman"/>
        </w:rPr>
        <w:fldChar w:fldCharType="separate"/>
      </w:r>
      <w:r w:rsidRPr="00180A43">
        <w:rPr>
          <w:rFonts w:cs="Times New Roman"/>
        </w:rPr>
        <w:t>(Chermak et al., 2006; Dowler &amp; Zawilski, 2007)</w:t>
      </w:r>
      <w:r w:rsidRPr="00180A43">
        <w:rPr>
          <w:rFonts w:cs="Times New Roman"/>
        </w:rPr>
        <w:fldChar w:fldCharType="end"/>
      </w:r>
      <w:r w:rsidRPr="00180A43">
        <w:rPr>
          <w:rFonts w:cs="Times New Roman"/>
        </w:rPr>
        <w:t xml:space="preserve">. </w:t>
      </w:r>
      <w:r w:rsidR="006A0863" w:rsidRPr="00180A43">
        <w:rPr>
          <w:rFonts w:cs="Times New Roman"/>
        </w:rPr>
        <w:t>No article to date has assessed the role that the media can play in influencing misconduct case outcomes</w:t>
      </w:r>
      <w:r w:rsidR="00927153" w:rsidRPr="00180A43">
        <w:rPr>
          <w:rFonts w:cs="Times New Roman"/>
        </w:rPr>
        <w:t xml:space="preserve">, despite the potential pressure that media can have on </w:t>
      </w:r>
      <w:r w:rsidR="00024F6D" w:rsidRPr="00180A43">
        <w:rPr>
          <w:rFonts w:cs="Times New Roman"/>
        </w:rPr>
        <w:t>ensuring that sufficient sanctions are levied</w:t>
      </w:r>
      <w:r w:rsidR="006A0863" w:rsidRPr="00180A43">
        <w:rPr>
          <w:rFonts w:cs="Times New Roman"/>
        </w:rPr>
        <w:t>.</w:t>
      </w:r>
    </w:p>
    <w:p w14:paraId="348C4399" w14:textId="6F2A32CF" w:rsidR="00F143F0" w:rsidRPr="00180A43" w:rsidRDefault="00897121" w:rsidP="00100308">
      <w:pPr>
        <w:rPr>
          <w:rFonts w:cs="Times New Roman"/>
        </w:rPr>
      </w:pPr>
      <w:r w:rsidRPr="00180A43">
        <w:rPr>
          <w:rFonts w:cs="Times New Roman"/>
        </w:rPr>
        <w:t>To address this gap, i</w:t>
      </w:r>
      <w:r w:rsidR="00F143F0" w:rsidRPr="00180A43">
        <w:rPr>
          <w:rFonts w:cs="Times New Roman"/>
        </w:rPr>
        <w:t>n this study</w:t>
      </w:r>
      <w:r w:rsidR="008B1470" w:rsidRPr="00180A43">
        <w:rPr>
          <w:rFonts w:cs="Times New Roman"/>
        </w:rPr>
        <w:t xml:space="preserve">, we will utilize a dataset of police misconduct cases </w:t>
      </w:r>
      <w:r w:rsidR="003C7439" w:rsidRPr="00180A43">
        <w:rPr>
          <w:rFonts w:cs="Times New Roman"/>
        </w:rPr>
        <w:t>drawn from the New York City Police Department (NYPD)</w:t>
      </w:r>
      <w:r w:rsidR="00470980" w:rsidRPr="00180A43">
        <w:rPr>
          <w:rFonts w:cs="Times New Roman"/>
        </w:rPr>
        <w:t xml:space="preserve"> to do the following:</w:t>
      </w:r>
    </w:p>
    <w:p w14:paraId="34F43E7D" w14:textId="6F675B5F" w:rsidR="00470980" w:rsidRPr="00180A43" w:rsidRDefault="00187FE9" w:rsidP="00470980">
      <w:pPr>
        <w:pStyle w:val="ListParagraph"/>
        <w:numPr>
          <w:ilvl w:val="0"/>
          <w:numId w:val="2"/>
        </w:numPr>
        <w:rPr>
          <w:rFonts w:cs="Times New Roman"/>
        </w:rPr>
      </w:pPr>
      <w:r w:rsidRPr="00180A43">
        <w:rPr>
          <w:rFonts w:cs="Times New Roman"/>
        </w:rPr>
        <w:t>Assess the impact that media coverage/visibility of a g</w:t>
      </w:r>
      <w:r w:rsidR="00B32B35" w:rsidRPr="00180A43">
        <w:rPr>
          <w:rFonts w:cs="Times New Roman"/>
        </w:rPr>
        <w:t xml:space="preserve">iven police misconduct </w:t>
      </w:r>
      <w:r w:rsidR="00622306" w:rsidRPr="00180A43">
        <w:rPr>
          <w:rFonts w:cs="Times New Roman"/>
        </w:rPr>
        <w:t>incident</w:t>
      </w:r>
      <w:r w:rsidR="00B32B35" w:rsidRPr="00180A43">
        <w:rPr>
          <w:rFonts w:cs="Times New Roman"/>
        </w:rPr>
        <w:t xml:space="preserve"> has on its case</w:t>
      </w:r>
      <w:r w:rsidR="00DD6730" w:rsidRPr="00180A43">
        <w:rPr>
          <w:rFonts w:cs="Times New Roman"/>
        </w:rPr>
        <w:t xml:space="preserve"> outcome</w:t>
      </w:r>
      <w:r w:rsidR="001A43AE" w:rsidRPr="00180A43">
        <w:rPr>
          <w:rFonts w:cs="Times New Roman"/>
        </w:rPr>
        <w:t>, specifically it</w:t>
      </w:r>
      <w:r w:rsidR="00416568" w:rsidRPr="00180A43">
        <w:rPr>
          <w:rFonts w:cs="Times New Roman"/>
        </w:rPr>
        <w:t>s complaint disposition</w:t>
      </w:r>
      <w:r w:rsidR="0022620E" w:rsidRPr="00180A43">
        <w:rPr>
          <w:rFonts w:cs="Times New Roman"/>
        </w:rPr>
        <w:t>, as well as the type of resulting penalty</w:t>
      </w:r>
      <w:r w:rsidR="00542FD9" w:rsidRPr="00180A43">
        <w:rPr>
          <w:rFonts w:cs="Times New Roman"/>
        </w:rPr>
        <w:t>.</w:t>
      </w:r>
    </w:p>
    <w:p w14:paraId="76F501FC" w14:textId="0B0968EB" w:rsidR="009B4EE7" w:rsidRPr="00180A43" w:rsidRDefault="009B4EE7" w:rsidP="00470980">
      <w:pPr>
        <w:pStyle w:val="ListParagraph"/>
        <w:numPr>
          <w:ilvl w:val="0"/>
          <w:numId w:val="2"/>
        </w:numPr>
        <w:rPr>
          <w:rFonts w:cs="Times New Roman"/>
        </w:rPr>
      </w:pPr>
      <w:r w:rsidRPr="00180A43">
        <w:rPr>
          <w:rFonts w:cs="Times New Roman"/>
        </w:rPr>
        <w:t xml:space="preserve">Using the literature, identify and verify </w:t>
      </w:r>
      <w:r w:rsidR="00450EBA" w:rsidRPr="00180A43">
        <w:rPr>
          <w:rFonts w:cs="Times New Roman"/>
        </w:rPr>
        <w:t xml:space="preserve">additional factors predictive of </w:t>
      </w:r>
      <w:r w:rsidR="00D631B1" w:rsidRPr="00180A43">
        <w:rPr>
          <w:rFonts w:cs="Times New Roman"/>
        </w:rPr>
        <w:t xml:space="preserve">police misconduct </w:t>
      </w:r>
      <w:r w:rsidR="00450EBA" w:rsidRPr="00180A43">
        <w:rPr>
          <w:rFonts w:cs="Times New Roman"/>
        </w:rPr>
        <w:t>case outcome</w:t>
      </w:r>
      <w:r w:rsidR="00D631B1" w:rsidRPr="00180A43">
        <w:rPr>
          <w:rFonts w:cs="Times New Roman"/>
        </w:rPr>
        <w:t>s</w:t>
      </w:r>
      <w:r w:rsidR="00897121" w:rsidRPr="00180A43">
        <w:rPr>
          <w:rFonts w:cs="Times New Roman"/>
        </w:rPr>
        <w:t xml:space="preserve"> such as </w:t>
      </w:r>
      <w:r w:rsidR="00416568" w:rsidRPr="00180A43">
        <w:rPr>
          <w:rFonts w:cs="Times New Roman"/>
        </w:rPr>
        <w:t xml:space="preserve">officer/victim race, gender and age, along with incident location, </w:t>
      </w:r>
      <w:r w:rsidR="00D24C6A" w:rsidRPr="00180A43">
        <w:rPr>
          <w:rFonts w:cs="Times New Roman"/>
        </w:rPr>
        <w:t>police contact type, etc</w:t>
      </w:r>
      <w:r w:rsidR="00C0021A" w:rsidRPr="00180A43">
        <w:rPr>
          <w:rFonts w:cs="Times New Roman"/>
        </w:rPr>
        <w:t>.</w:t>
      </w:r>
    </w:p>
    <w:p w14:paraId="4BF4E695" w14:textId="3C5038BA" w:rsidR="00D24C6A" w:rsidRPr="00180A43" w:rsidRDefault="00DD6730" w:rsidP="0022620E">
      <w:pPr>
        <w:pStyle w:val="ListParagraph"/>
        <w:numPr>
          <w:ilvl w:val="0"/>
          <w:numId w:val="2"/>
        </w:numPr>
        <w:rPr>
          <w:rFonts w:cs="Times New Roman"/>
        </w:rPr>
      </w:pPr>
      <w:r w:rsidRPr="00180A43">
        <w:rPr>
          <w:rFonts w:cs="Times New Roman"/>
        </w:rPr>
        <w:t xml:space="preserve">Develop a supervised model to </w:t>
      </w:r>
      <w:r w:rsidR="009B4EE7" w:rsidRPr="00180A43">
        <w:rPr>
          <w:rFonts w:cs="Times New Roman"/>
        </w:rPr>
        <w:t>predict case</w:t>
      </w:r>
      <w:r w:rsidR="00C84AC3" w:rsidRPr="00180A43">
        <w:rPr>
          <w:rFonts w:cs="Times New Roman"/>
        </w:rPr>
        <w:t xml:space="preserve"> and penalty</w:t>
      </w:r>
      <w:r w:rsidR="009B4EE7" w:rsidRPr="00180A43">
        <w:rPr>
          <w:rFonts w:cs="Times New Roman"/>
        </w:rPr>
        <w:t xml:space="preserve"> outcomes</w:t>
      </w:r>
      <w:r w:rsidR="00D631B1" w:rsidRPr="00180A43">
        <w:rPr>
          <w:rFonts w:cs="Times New Roman"/>
        </w:rPr>
        <w:t xml:space="preserve"> </w:t>
      </w:r>
      <w:r w:rsidR="00EB61AE" w:rsidRPr="00180A43">
        <w:rPr>
          <w:rFonts w:cs="Times New Roman"/>
        </w:rPr>
        <w:t xml:space="preserve">for </w:t>
      </w:r>
      <w:r w:rsidR="00D631B1" w:rsidRPr="00180A43">
        <w:rPr>
          <w:rFonts w:cs="Times New Roman"/>
        </w:rPr>
        <w:t>police misconduct cases</w:t>
      </w:r>
      <w:r w:rsidR="00542FD9" w:rsidRPr="00180A43">
        <w:rPr>
          <w:rFonts w:cs="Times New Roman"/>
        </w:rPr>
        <w:t>.</w:t>
      </w:r>
    </w:p>
    <w:p w14:paraId="0D238863" w14:textId="29209DA6" w:rsidR="000B4CA6" w:rsidRPr="00180A43" w:rsidRDefault="000B4CA6">
      <w:pPr>
        <w:rPr>
          <w:rFonts w:cs="Times New Roman"/>
          <w:b/>
          <w:bCs/>
        </w:rPr>
      </w:pPr>
      <w:r w:rsidRPr="00180A43">
        <w:rPr>
          <w:rFonts w:cs="Times New Roman"/>
          <w:b/>
          <w:bCs/>
        </w:rPr>
        <w:t>Data</w:t>
      </w:r>
    </w:p>
    <w:p w14:paraId="0F115084" w14:textId="0C40E160" w:rsidR="001B1B55" w:rsidRPr="00180A43" w:rsidRDefault="00622306" w:rsidP="00DE7450">
      <w:pPr>
        <w:rPr>
          <w:rFonts w:cs="Times New Roman"/>
        </w:rPr>
      </w:pPr>
      <w:r w:rsidRPr="00180A43">
        <w:rPr>
          <w:rFonts w:cs="Times New Roman"/>
        </w:rPr>
        <w:t xml:space="preserve">To answer these questions, </w:t>
      </w:r>
      <w:r w:rsidR="00C82EC5" w:rsidRPr="00180A43">
        <w:rPr>
          <w:rFonts w:cs="Times New Roman"/>
        </w:rPr>
        <w:t>I</w:t>
      </w:r>
      <w:r w:rsidRPr="00180A43">
        <w:rPr>
          <w:rFonts w:cs="Times New Roman"/>
        </w:rPr>
        <w:t xml:space="preserve"> will </w:t>
      </w:r>
      <w:r w:rsidR="00EA1068" w:rsidRPr="00180A43">
        <w:rPr>
          <w:rFonts w:cs="Times New Roman"/>
        </w:rPr>
        <w:t>utilize</w:t>
      </w:r>
      <w:r w:rsidR="00026E11" w:rsidRPr="00180A43">
        <w:rPr>
          <w:rFonts w:cs="Times New Roman"/>
        </w:rPr>
        <w:t xml:space="preserve"> police misconduct cases from </w:t>
      </w:r>
      <w:r w:rsidR="00EA1068" w:rsidRPr="00180A43">
        <w:rPr>
          <w:rFonts w:cs="Times New Roman"/>
        </w:rPr>
        <w:t xml:space="preserve">the NYPD. </w:t>
      </w:r>
      <w:r w:rsidR="00DE7450" w:rsidRPr="00180A43">
        <w:rPr>
          <w:rFonts w:cs="Times New Roman"/>
        </w:rPr>
        <w:t xml:space="preserve">Established in 1845, </w:t>
      </w:r>
      <w:r w:rsidR="00EA1068" w:rsidRPr="00180A43">
        <w:rPr>
          <w:rFonts w:cs="Times New Roman"/>
        </w:rPr>
        <w:t xml:space="preserve">NYPD </w:t>
      </w:r>
      <w:r w:rsidR="00DE7450" w:rsidRPr="00180A43">
        <w:rPr>
          <w:rFonts w:cs="Times New Roman"/>
        </w:rPr>
        <w:t xml:space="preserve">is one of the oldest and largest police departments in the nation, encompassing over 36,000 officers and 19,000 civilian employees </w:t>
      </w:r>
      <w:r w:rsidR="00DE7450" w:rsidRPr="00180A43">
        <w:rPr>
          <w:rFonts w:cs="Times New Roman"/>
        </w:rPr>
        <w:fldChar w:fldCharType="begin"/>
      </w:r>
      <w:r w:rsidR="00DE7450" w:rsidRPr="00180A43">
        <w:rPr>
          <w:rFonts w:cs="Times New Roman"/>
        </w:rPr>
        <w:instrText xml:space="preserve"> ADDIN ZOTERO_ITEM CSL_CITATION {"citationID":"JuFXwUKh","properties":{"formattedCitation":"({\\i{}About NYPD}, n.d.)","plainCitation":"(About NYPD, n.d.)","noteIndex":0},"citationItems":[{"id":351,"uris":["http://zotero.org/users/9742015/items/E9BJZD2R"],"itemData":{"id":351,"type":"webpage","license":"City of New York","title":"About NYPD","URL":"https://www.nyc.gov/site/nypd/about/about-nypd/about-nypd-landing.page","accessed":{"date-parts":[["2025",1,30]]}}}],"schema":"https://github.com/citation-style-language/schema/raw/master/csl-citation.json"} </w:instrText>
      </w:r>
      <w:r w:rsidR="00DE7450" w:rsidRPr="00180A43">
        <w:rPr>
          <w:rFonts w:cs="Times New Roman"/>
        </w:rPr>
        <w:fldChar w:fldCharType="separate"/>
      </w:r>
      <w:r w:rsidR="00DE7450" w:rsidRPr="00180A43">
        <w:rPr>
          <w:rFonts w:cs="Times New Roman"/>
          <w:kern w:val="0"/>
        </w:rPr>
        <w:t>(</w:t>
      </w:r>
      <w:r w:rsidR="00DE7450" w:rsidRPr="00180A43">
        <w:rPr>
          <w:rFonts w:cs="Times New Roman"/>
          <w:i/>
          <w:iCs/>
          <w:kern w:val="0"/>
        </w:rPr>
        <w:t>About NYPD</w:t>
      </w:r>
      <w:r w:rsidR="00DE7450" w:rsidRPr="00180A43">
        <w:rPr>
          <w:rFonts w:cs="Times New Roman"/>
          <w:kern w:val="0"/>
        </w:rPr>
        <w:t>, n.d.)</w:t>
      </w:r>
      <w:r w:rsidR="00DE7450" w:rsidRPr="00180A43">
        <w:rPr>
          <w:rFonts w:cs="Times New Roman"/>
        </w:rPr>
        <w:fldChar w:fldCharType="end"/>
      </w:r>
      <w:r w:rsidR="00DE7450" w:rsidRPr="00180A43">
        <w:rPr>
          <w:rFonts w:cs="Times New Roman"/>
        </w:rPr>
        <w:t>. Across its 78 precincts, the department serves over 8.5 million different individuals.</w:t>
      </w:r>
      <w:r w:rsidR="009C54AE" w:rsidRPr="00180A43">
        <w:rPr>
          <w:rFonts w:cs="Times New Roman"/>
        </w:rPr>
        <w:t xml:space="preserve"> The Civilian Complaint Review Board (CCRB), which separated from NYPD in 20</w:t>
      </w:r>
      <w:r w:rsidR="00612BCE" w:rsidRPr="00180A43">
        <w:rPr>
          <w:rFonts w:cs="Times New Roman"/>
        </w:rPr>
        <w:t>0</w:t>
      </w:r>
      <w:r w:rsidR="009C54AE" w:rsidRPr="00180A43">
        <w:rPr>
          <w:rFonts w:cs="Times New Roman"/>
        </w:rPr>
        <w:t xml:space="preserve">0, has compiled a database of </w:t>
      </w:r>
      <w:r w:rsidR="00BE5EA3" w:rsidRPr="00180A43">
        <w:rPr>
          <w:rFonts w:cs="Times New Roman"/>
        </w:rPr>
        <w:t xml:space="preserve">over 395,000 </w:t>
      </w:r>
      <w:r w:rsidR="00612BCE" w:rsidRPr="00180A43">
        <w:rPr>
          <w:rFonts w:cs="Times New Roman"/>
        </w:rPr>
        <w:t xml:space="preserve">police misconduct </w:t>
      </w:r>
      <w:r w:rsidR="00BE5EA3" w:rsidRPr="00180A43">
        <w:rPr>
          <w:rFonts w:cs="Times New Roman"/>
        </w:rPr>
        <w:t>cases</w:t>
      </w:r>
      <w:r w:rsidR="00612BCE" w:rsidRPr="00180A43">
        <w:rPr>
          <w:rFonts w:cs="Times New Roman"/>
        </w:rPr>
        <w:t xml:space="preserve"> from 2000 to</w:t>
      </w:r>
      <w:r w:rsidR="00911CFD" w:rsidRPr="00180A43">
        <w:rPr>
          <w:rFonts w:cs="Times New Roman"/>
        </w:rPr>
        <w:t xml:space="preserve"> 2025</w:t>
      </w:r>
      <w:r w:rsidR="00612BCE" w:rsidRPr="00180A43">
        <w:rPr>
          <w:rFonts w:cs="Times New Roman"/>
        </w:rPr>
        <w:t xml:space="preserve"> </w:t>
      </w:r>
      <w:r w:rsidR="00612BCE" w:rsidRPr="00180A43">
        <w:rPr>
          <w:rFonts w:cs="Times New Roman"/>
        </w:rPr>
        <w:fldChar w:fldCharType="begin"/>
      </w:r>
      <w:r w:rsidR="00612BCE" w:rsidRPr="00180A43">
        <w:rPr>
          <w:rFonts w:cs="Times New Roman"/>
        </w:rPr>
        <w:instrText xml:space="preserve"> ADDIN ZOTERO_ITEM CSL_CITATION {"citationID":"iECWxWvW","properties":{"formattedCitation":"({\\i{}Civilian Complaint Review Board (CCRB) Database}, n.d.)","plainCitation":"(Civilian Complaint Review Board (CCRB) Database, n.d.)","noteIndex":0},"citationItems":[{"id":366,"uris":["http://zotero.org/users/9742015/items/TL8RRLLW"],"itemData":{"id":366,"type":"webpage","title":"Civilian Complaint Review Board (CCRB) Database","URL":"https://data.cityofnewyork.us/browse?Data-Collection_Data-Collection=CCRB%20Complaints%20Database","accessed":{"date-parts":[["2025",1,31]]}}}],"schema":"https://github.com/citation-style-language/schema/raw/master/csl-citation.json"} </w:instrText>
      </w:r>
      <w:r w:rsidR="00612BCE" w:rsidRPr="00180A43">
        <w:rPr>
          <w:rFonts w:cs="Times New Roman"/>
        </w:rPr>
        <w:fldChar w:fldCharType="separate"/>
      </w:r>
      <w:r w:rsidR="00612BCE" w:rsidRPr="00180A43">
        <w:rPr>
          <w:rFonts w:cs="Times New Roman"/>
          <w:kern w:val="0"/>
        </w:rPr>
        <w:t>(</w:t>
      </w:r>
      <w:r w:rsidR="00612BCE" w:rsidRPr="00180A43">
        <w:rPr>
          <w:rFonts w:cs="Times New Roman"/>
          <w:i/>
          <w:iCs/>
          <w:kern w:val="0"/>
        </w:rPr>
        <w:t>Civilian Complaint Review Board (CCRB) Database</w:t>
      </w:r>
      <w:r w:rsidR="00612BCE" w:rsidRPr="00180A43">
        <w:rPr>
          <w:rFonts w:cs="Times New Roman"/>
          <w:kern w:val="0"/>
        </w:rPr>
        <w:t>, n.d.)</w:t>
      </w:r>
      <w:r w:rsidR="00612BCE" w:rsidRPr="00180A43">
        <w:rPr>
          <w:rFonts w:cs="Times New Roman"/>
        </w:rPr>
        <w:fldChar w:fldCharType="end"/>
      </w:r>
      <w:r w:rsidR="00612BCE" w:rsidRPr="00180A43">
        <w:rPr>
          <w:rFonts w:cs="Times New Roman"/>
        </w:rPr>
        <w:t>.</w:t>
      </w:r>
      <w:r w:rsidR="001B1B55" w:rsidRPr="00180A43">
        <w:rPr>
          <w:rFonts w:cs="Times New Roman"/>
        </w:rPr>
        <w:t xml:space="preserve"> The database contains 4 datasets:</w:t>
      </w:r>
    </w:p>
    <w:p w14:paraId="7FC660F0" w14:textId="63244FE2" w:rsidR="009C54AE" w:rsidRPr="00180A43" w:rsidRDefault="001B1B55" w:rsidP="001B1B55">
      <w:pPr>
        <w:pStyle w:val="ListParagraph"/>
        <w:numPr>
          <w:ilvl w:val="0"/>
          <w:numId w:val="3"/>
        </w:numPr>
        <w:rPr>
          <w:rFonts w:cs="Times New Roman"/>
        </w:rPr>
      </w:pPr>
      <w:r w:rsidRPr="00180A43">
        <w:rPr>
          <w:rFonts w:cs="Times New Roman"/>
        </w:rPr>
        <w:t>Allegations Against Police Officers:</w:t>
      </w:r>
      <w:r w:rsidR="00EB61AE" w:rsidRPr="00180A43">
        <w:rPr>
          <w:rFonts w:cs="Times New Roman"/>
        </w:rPr>
        <w:t xml:space="preserve"> a list of all closed allegations made against </w:t>
      </w:r>
      <w:r w:rsidR="007243AB" w:rsidRPr="00180A43">
        <w:rPr>
          <w:rFonts w:cs="Times New Roman"/>
        </w:rPr>
        <w:t>NYPD officers</w:t>
      </w:r>
      <w:r w:rsidR="003F78EA" w:rsidRPr="00180A43">
        <w:rPr>
          <w:rFonts w:cs="Times New Roman"/>
        </w:rPr>
        <w:t xml:space="preserve">, including information about the </w:t>
      </w:r>
      <w:r w:rsidR="00844380" w:rsidRPr="00180A43">
        <w:rPr>
          <w:rFonts w:cs="Times New Roman"/>
        </w:rPr>
        <w:t>complainant, the officer, allegation, and resulting deposition</w:t>
      </w:r>
      <w:r w:rsidR="00D74191" w:rsidRPr="00180A43">
        <w:rPr>
          <w:rFonts w:cs="Times New Roman"/>
        </w:rPr>
        <w:t xml:space="preserve"> </w:t>
      </w:r>
      <w:r w:rsidR="00D74191" w:rsidRPr="00180A43">
        <w:rPr>
          <w:rFonts w:cs="Times New Roman"/>
        </w:rPr>
        <w:fldChar w:fldCharType="begin"/>
      </w:r>
      <w:r w:rsidR="00D74191" w:rsidRPr="00180A43">
        <w:rPr>
          <w:rFonts w:cs="Times New Roman"/>
        </w:rPr>
        <w:instrText xml:space="preserve"> ADDIN ZOTERO_ITEM CSL_CITATION {"citationID":"rYHd9YWe","properties":{"formattedCitation":"({\\i{}Civilian Complaint Review Board: Allegations Against Police Officers | NYC Open Data}, n.d.)","plainCitation":"(Civilian Complaint Review Board: Allegations Against Police Officers | NYC Open Data, n.d.)","noteIndex":0},"citationItems":[{"id":370,"uris":["http://zotero.org/users/9742015/items/WX4GNGCE"],"itemData":{"id":370,"type":"webpage","title":"Civilian Complaint Review Board: Allegations Against Police Officers | NYC Open Data","URL":"https://data.cityofnewyork.us/Public-Safety/Civilian-Complaint-Review-Board-Allegations-Agains/6xgr-kwjq/about_data","accessed":{"date-parts":[["2025",1,31]]}}}],"schema":"https://github.com/citation-style-language/schema/raw/master/csl-citation.json"} </w:instrText>
      </w:r>
      <w:r w:rsidR="00D74191" w:rsidRPr="00180A43">
        <w:rPr>
          <w:rFonts w:cs="Times New Roman"/>
        </w:rPr>
        <w:fldChar w:fldCharType="separate"/>
      </w:r>
      <w:r w:rsidR="00D74191" w:rsidRPr="00180A43">
        <w:rPr>
          <w:rFonts w:cs="Times New Roman"/>
          <w:kern w:val="0"/>
        </w:rPr>
        <w:t>(</w:t>
      </w:r>
      <w:r w:rsidR="00D74191" w:rsidRPr="00180A43">
        <w:rPr>
          <w:rFonts w:cs="Times New Roman"/>
          <w:i/>
          <w:iCs/>
          <w:kern w:val="0"/>
        </w:rPr>
        <w:t>Civilian Complaint Review Board: Allegations Against Police Officers | NYC Open Data</w:t>
      </w:r>
      <w:r w:rsidR="00D74191" w:rsidRPr="00180A43">
        <w:rPr>
          <w:rFonts w:cs="Times New Roman"/>
          <w:kern w:val="0"/>
        </w:rPr>
        <w:t>, n.d.)</w:t>
      </w:r>
      <w:r w:rsidR="00D74191" w:rsidRPr="00180A43">
        <w:rPr>
          <w:rFonts w:cs="Times New Roman"/>
        </w:rPr>
        <w:fldChar w:fldCharType="end"/>
      </w:r>
    </w:p>
    <w:p w14:paraId="0463F4F1" w14:textId="11E91B66" w:rsidR="003A073A" w:rsidRPr="00180A43" w:rsidRDefault="003A073A" w:rsidP="001B1B55">
      <w:pPr>
        <w:pStyle w:val="ListParagraph"/>
        <w:numPr>
          <w:ilvl w:val="0"/>
          <w:numId w:val="3"/>
        </w:numPr>
        <w:rPr>
          <w:rFonts w:cs="Times New Roman"/>
        </w:rPr>
      </w:pPr>
      <w:r w:rsidRPr="00180A43">
        <w:rPr>
          <w:rFonts w:cs="Times New Roman"/>
        </w:rPr>
        <w:t>Complaints Against Police Officers</w:t>
      </w:r>
      <w:r w:rsidR="00A64318" w:rsidRPr="00180A43">
        <w:rPr>
          <w:rFonts w:cs="Times New Roman"/>
        </w:rPr>
        <w:t xml:space="preserve">: a list containing information such as dates, locations, </w:t>
      </w:r>
      <w:r w:rsidR="00687C4A" w:rsidRPr="00180A43">
        <w:rPr>
          <w:rFonts w:cs="Times New Roman"/>
        </w:rPr>
        <w:t>and circumstances surrounding the allegation</w:t>
      </w:r>
      <w:r w:rsidR="00501119"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THAULHxy","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750210AB" w14:textId="5BA69636" w:rsidR="000322D7" w:rsidRPr="00180A43" w:rsidRDefault="000322D7" w:rsidP="001B1B55">
      <w:pPr>
        <w:pStyle w:val="ListParagraph"/>
        <w:numPr>
          <w:ilvl w:val="0"/>
          <w:numId w:val="3"/>
        </w:numPr>
        <w:rPr>
          <w:rFonts w:cs="Times New Roman"/>
        </w:rPr>
      </w:pPr>
      <w:r w:rsidRPr="00180A43">
        <w:rPr>
          <w:rFonts w:cs="Times New Roman"/>
        </w:rPr>
        <w:lastRenderedPageBreak/>
        <w:t xml:space="preserve">Police Officers: a list of all NYPD officers and the number of </w:t>
      </w:r>
      <w:r w:rsidR="00FE3713" w:rsidRPr="00180A43">
        <w:rPr>
          <w:rFonts w:cs="Times New Roman"/>
        </w:rPr>
        <w:t>total and substantiated</w:t>
      </w:r>
      <w:r w:rsidRPr="00180A43">
        <w:rPr>
          <w:rFonts w:cs="Times New Roman"/>
        </w:rPr>
        <w:t xml:space="preserve"> complaints</w:t>
      </w:r>
      <w:r w:rsidR="00FE3713" w:rsidRPr="00180A43">
        <w:rPr>
          <w:rFonts w:cs="Times New Roman"/>
        </w:rPr>
        <w:t xml:space="preserve"> on their record</w:t>
      </w:r>
      <w:r w:rsidR="008E0D1E"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y4KN4OMr","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2FBA70E5" w14:textId="676717BB" w:rsidR="00FE3713" w:rsidRPr="00180A43" w:rsidRDefault="00FE3713" w:rsidP="001B1B55">
      <w:pPr>
        <w:pStyle w:val="ListParagraph"/>
        <w:numPr>
          <w:ilvl w:val="0"/>
          <w:numId w:val="3"/>
        </w:numPr>
        <w:rPr>
          <w:rFonts w:cs="Times New Roman"/>
        </w:rPr>
      </w:pPr>
      <w:r w:rsidRPr="00180A43">
        <w:rPr>
          <w:rFonts w:cs="Times New Roman"/>
        </w:rPr>
        <w:t>Penalties: a list containing</w:t>
      </w:r>
      <w:r w:rsidR="00D742A8" w:rsidRPr="00180A43">
        <w:rPr>
          <w:rFonts w:cs="Times New Roman"/>
        </w:rPr>
        <w:t xml:space="preserve"> case and trial penalty </w:t>
      </w:r>
      <w:r w:rsidR="00F90C36" w:rsidRPr="00180A43">
        <w:rPr>
          <w:rFonts w:cs="Times New Roman"/>
        </w:rPr>
        <w:t>information</w:t>
      </w:r>
      <w:r w:rsidR="008E0D1E" w:rsidRPr="00180A43">
        <w:rPr>
          <w:rFonts w:cs="Times New Roman"/>
        </w:rPr>
        <w:t xml:space="preserve"> </w:t>
      </w:r>
      <w:r w:rsidR="008E0D1E" w:rsidRPr="00180A43">
        <w:rPr>
          <w:rFonts w:cs="Times New Roman"/>
        </w:rPr>
        <w:fldChar w:fldCharType="begin"/>
      </w:r>
      <w:r w:rsidR="008E0D1E" w:rsidRPr="00180A43">
        <w:rPr>
          <w:rFonts w:cs="Times New Roman"/>
        </w:rPr>
        <w:instrText xml:space="preserve"> ADDIN ZOTERO_ITEM CSL_CITATION {"citationID":"ecpMVrE1","properties":{"formattedCitation":"({\\i{}Civilian Complaint Review Board: Penalties | NYC Open Data}, n.d.)","plainCitation":"(Civilian Complaint Review Board: Penalties | NYC Open Data, n.d.)","noteIndex":0},"citationItems":[{"id":372,"uris":["http://zotero.org/users/9742015/items/35C9B7N3"],"itemData":{"id":372,"type":"webpage","title":"Civilian Complaint Review Board: Penalties | NYC Open Data","URL":"https://data.cityofnewyork.us/Public-Safety/Civilian-Complaint-Review-Board-Penalties/keep-pkmh/about_data","accessed":{"date-parts":[["2025",1,31]]}}}],"schema":"https://github.com/citation-style-language/schema/raw/master/csl-citation.json"} </w:instrText>
      </w:r>
      <w:r w:rsidR="008E0D1E" w:rsidRPr="00180A43">
        <w:rPr>
          <w:rFonts w:cs="Times New Roman"/>
        </w:rPr>
        <w:fldChar w:fldCharType="separate"/>
      </w:r>
      <w:r w:rsidR="008E0D1E" w:rsidRPr="00180A43">
        <w:rPr>
          <w:rFonts w:cs="Times New Roman"/>
          <w:kern w:val="0"/>
        </w:rPr>
        <w:t>(</w:t>
      </w:r>
      <w:r w:rsidR="008E0D1E" w:rsidRPr="00180A43">
        <w:rPr>
          <w:rFonts w:cs="Times New Roman"/>
          <w:i/>
          <w:iCs/>
          <w:kern w:val="0"/>
        </w:rPr>
        <w:t>Civilian Complaint Review Board: Penalties | NYC Open Data</w:t>
      </w:r>
      <w:r w:rsidR="008E0D1E" w:rsidRPr="00180A43">
        <w:rPr>
          <w:rFonts w:cs="Times New Roman"/>
          <w:kern w:val="0"/>
        </w:rPr>
        <w:t>, n.d.)</w:t>
      </w:r>
      <w:r w:rsidR="008E0D1E" w:rsidRPr="00180A43">
        <w:rPr>
          <w:rFonts w:cs="Times New Roman"/>
        </w:rPr>
        <w:fldChar w:fldCharType="end"/>
      </w:r>
    </w:p>
    <w:p w14:paraId="2C9A24D4" w14:textId="77777777" w:rsidR="00E005DC" w:rsidRPr="00180A43" w:rsidRDefault="00515876" w:rsidP="00F90C36">
      <w:pPr>
        <w:rPr>
          <w:rFonts w:cs="Times New Roman"/>
        </w:rPr>
      </w:pPr>
      <w:r w:rsidRPr="00180A43">
        <w:rPr>
          <w:rFonts w:cs="Times New Roman"/>
        </w:rPr>
        <w:t>To get media coverage</w:t>
      </w:r>
      <w:r w:rsidR="008E0D1E" w:rsidRPr="00180A43">
        <w:rPr>
          <w:rFonts w:cs="Times New Roman"/>
        </w:rPr>
        <w:t xml:space="preserve"> information, I will use a subset of data available from</w:t>
      </w:r>
      <w:r w:rsidR="00600205" w:rsidRPr="00180A43">
        <w:rPr>
          <w:rFonts w:cs="Times New Roman"/>
        </w:rPr>
        <w:t xml:space="preserve"> the Mapping Police Violence Projec</w:t>
      </w:r>
      <w:r w:rsidR="00DB3F51" w:rsidRPr="00180A43">
        <w:rPr>
          <w:rFonts w:cs="Times New Roman"/>
        </w:rPr>
        <w:t>t, which use</w:t>
      </w:r>
      <w:r w:rsidR="00E56619" w:rsidRPr="00180A43">
        <w:rPr>
          <w:rFonts w:cs="Times New Roman"/>
        </w:rPr>
        <w:t xml:space="preserve">d google alerts </w:t>
      </w:r>
      <w:r w:rsidR="001F6352" w:rsidRPr="00180A43">
        <w:rPr>
          <w:rFonts w:cs="Times New Roman"/>
        </w:rPr>
        <w:t xml:space="preserve">to get news articles </w:t>
      </w:r>
      <w:r w:rsidR="00E56619" w:rsidRPr="00180A43">
        <w:rPr>
          <w:rFonts w:cs="Times New Roman"/>
        </w:rPr>
        <w:t>o</w:t>
      </w:r>
      <w:r w:rsidR="001F6352" w:rsidRPr="00180A43">
        <w:rPr>
          <w:rFonts w:cs="Times New Roman"/>
        </w:rPr>
        <w:t>n</w:t>
      </w:r>
      <w:r w:rsidR="00E56619" w:rsidRPr="00180A43">
        <w:rPr>
          <w:rFonts w:cs="Times New Roman"/>
        </w:rPr>
        <w:t xml:space="preserve"> police violence </w:t>
      </w:r>
      <w:r w:rsidR="001F6352" w:rsidRPr="00180A43">
        <w:rPr>
          <w:rFonts w:cs="Times New Roman"/>
        </w:rPr>
        <w:t xml:space="preserve">events </w:t>
      </w:r>
      <w:r w:rsidR="00E56619" w:rsidRPr="00180A43">
        <w:rPr>
          <w:rFonts w:cs="Times New Roman"/>
        </w:rPr>
        <w:t xml:space="preserve">to construct their dataset </w:t>
      </w:r>
      <w:r w:rsidR="00E56619" w:rsidRPr="00180A43">
        <w:rPr>
          <w:rFonts w:cs="Times New Roman"/>
        </w:rPr>
        <w:fldChar w:fldCharType="begin"/>
      </w:r>
      <w:r w:rsidR="00496BA5" w:rsidRPr="00180A43">
        <w:rPr>
          <w:rFonts w:cs="Times New Roman"/>
        </w:rPr>
        <w:instrText xml:space="preserve"> ADDIN ZOTERO_ITEM CSL_CITATION {"citationID":"5sIacem7","properties":{"formattedCitation":"({\\i{}Mapping Police Violence}, n.d.-a)","plainCitation":"(Mapping Police Violence, n.d.-a)","noteIndex":0},"citationItems":[{"id":378,"uris":["http://zotero.org/users/9742015/items/JNCCVCKN"],"itemData":{"id":37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methodology","accessed":{"date-parts":[["2025",1,31]]}}}],"schema":"https://github.com/citation-style-language/schema/raw/master/csl-citation.json"} </w:instrText>
      </w:r>
      <w:r w:rsidR="00E56619"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a)</w:t>
      </w:r>
      <w:r w:rsidR="00E56619" w:rsidRPr="00180A43">
        <w:rPr>
          <w:rFonts w:cs="Times New Roman"/>
        </w:rPr>
        <w:fldChar w:fldCharType="end"/>
      </w:r>
      <w:r w:rsidR="001F6352" w:rsidRPr="00180A43">
        <w:rPr>
          <w:rFonts w:cs="Times New Roman"/>
        </w:rPr>
        <w:t xml:space="preserve">. </w:t>
      </w:r>
      <w:r w:rsidR="00393600" w:rsidRPr="00180A43">
        <w:rPr>
          <w:rFonts w:cs="Times New Roman"/>
        </w:rPr>
        <w:t>Currently, the Mapping Police Violence Project has records of 48 separate police violence incidents</w:t>
      </w:r>
      <w:r w:rsidR="0091125A" w:rsidRPr="00180A43">
        <w:rPr>
          <w:rFonts w:cs="Times New Roman"/>
        </w:rPr>
        <w:t>, with associated news article links,</w:t>
      </w:r>
      <w:r w:rsidR="00393600" w:rsidRPr="00180A43">
        <w:rPr>
          <w:rFonts w:cs="Times New Roman"/>
        </w:rPr>
        <w:t xml:space="preserve"> </w:t>
      </w:r>
      <w:r w:rsidR="00496BA5" w:rsidRPr="00180A43">
        <w:rPr>
          <w:rFonts w:cs="Times New Roman"/>
        </w:rPr>
        <w:t>that occurred between 2013</w:t>
      </w:r>
      <w:r w:rsidR="0091125A" w:rsidRPr="00180A43">
        <w:rPr>
          <w:rFonts w:cs="Times New Roman"/>
        </w:rPr>
        <w:t xml:space="preserve"> and</w:t>
      </w:r>
      <w:r w:rsidR="00BE1C24" w:rsidRPr="00180A43">
        <w:rPr>
          <w:rFonts w:cs="Times New Roman"/>
        </w:rPr>
        <w:t xml:space="preserve"> </w:t>
      </w:r>
      <w:r w:rsidR="00496BA5" w:rsidRPr="00180A43">
        <w:rPr>
          <w:rFonts w:cs="Times New Roman"/>
        </w:rPr>
        <w:t xml:space="preserve">2024 </w:t>
      </w:r>
      <w:r w:rsidR="00496BA5" w:rsidRPr="00180A43">
        <w:rPr>
          <w:rFonts w:cs="Times New Roman"/>
        </w:rPr>
        <w:fldChar w:fldCharType="begin"/>
      </w:r>
      <w:r w:rsidR="00496BA5" w:rsidRPr="00180A43">
        <w:rPr>
          <w:rFonts w:cs="Times New Roman"/>
        </w:rPr>
        <w:instrText xml:space="preserve"> ADDIN ZOTERO_ITEM CSL_CITATION {"citationID":"ovvbfEAk","properties":{"formattedCitation":"({\\i{}Mapping Police Violence}, n.d.-b)","plainCitation":"(Mapping Police Violence, n.d.-b)","noteIndex":0},"citationItems":[{"id":380,"uris":["http://zotero.org/users/9742015/items/ATMS54J4"],"itemData":{"id":380,"type":"webpage","abstract":"Explore the \"Mapping Police Violence\" view on Airtable.","container-title":"Airtable","language":"en","title":"Mapping Police Violence","URL":"https://airtable.com/appzVzSeINK1S3EVR/shroOenW19l1m3w0H/tblxearKzw8W7ViN8","accessed":{"date-parts":[["2025",1,31]]}}}],"schema":"https://github.com/citation-style-language/schema/raw/master/csl-citation.json"} </w:instrText>
      </w:r>
      <w:r w:rsidR="00496BA5"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b)</w:t>
      </w:r>
      <w:r w:rsidR="00496BA5" w:rsidRPr="00180A43">
        <w:rPr>
          <w:rFonts w:cs="Times New Roman"/>
        </w:rPr>
        <w:fldChar w:fldCharType="end"/>
      </w:r>
      <w:r w:rsidR="008C16AE" w:rsidRPr="00180A43">
        <w:rPr>
          <w:rFonts w:cs="Times New Roman"/>
        </w:rPr>
        <w:t xml:space="preserve">. Given the sample size, </w:t>
      </w:r>
      <w:r w:rsidR="00EF264B" w:rsidRPr="00180A43">
        <w:rPr>
          <w:rFonts w:cs="Times New Roman"/>
        </w:rPr>
        <w:t xml:space="preserve">I will also utilize the New York Times API to scrape for relevant </w:t>
      </w:r>
      <w:r w:rsidR="00C3127E" w:rsidRPr="00180A43">
        <w:rPr>
          <w:rFonts w:cs="Times New Roman"/>
        </w:rPr>
        <w:t>news</w:t>
      </w:r>
      <w:r w:rsidR="001C0AA8" w:rsidRPr="00180A43">
        <w:rPr>
          <w:rFonts w:cs="Times New Roman"/>
        </w:rPr>
        <w:t xml:space="preserve"> </w:t>
      </w:r>
      <w:r w:rsidR="00C3127E" w:rsidRPr="00180A43">
        <w:rPr>
          <w:rFonts w:cs="Times New Roman"/>
        </w:rPr>
        <w:t xml:space="preserve">articles on the officers and their associated misconduct cases. </w:t>
      </w:r>
    </w:p>
    <w:p w14:paraId="675C1251" w14:textId="3284D2DD" w:rsidR="004B0E35" w:rsidRPr="00180A43" w:rsidRDefault="000638C5" w:rsidP="00F90C36">
      <w:pPr>
        <w:rPr>
          <w:rFonts w:cs="Times New Roman"/>
          <w:b/>
          <w:bCs/>
          <w:i/>
          <w:iCs/>
        </w:rPr>
      </w:pPr>
      <w:r w:rsidRPr="00180A43">
        <w:rPr>
          <w:rFonts w:cs="Times New Roman"/>
          <w:b/>
          <w:bCs/>
          <w:i/>
          <w:iCs/>
        </w:rPr>
        <w:t>Preprocessing</w:t>
      </w:r>
      <w:r w:rsidR="009D60A6" w:rsidRPr="00180A43">
        <w:rPr>
          <w:rFonts w:cs="Times New Roman"/>
          <w:b/>
          <w:bCs/>
          <w:i/>
          <w:iCs/>
        </w:rPr>
        <w:t xml:space="preserve"> and Descriptives</w:t>
      </w:r>
    </w:p>
    <w:p w14:paraId="4CFE4129" w14:textId="2E61C56A" w:rsidR="00F603EF" w:rsidRPr="00180A43" w:rsidRDefault="003B69F7" w:rsidP="00F90C36">
      <w:pPr>
        <w:rPr>
          <w:rFonts w:cs="Times New Roman"/>
        </w:rPr>
      </w:pPr>
      <w:r w:rsidRPr="00180A43">
        <w:rPr>
          <w:rFonts w:cs="Times New Roman"/>
        </w:rPr>
        <w:t>Given the sheer number of datasets I am utilizing for this study</w:t>
      </w:r>
      <w:r w:rsidR="00E82806" w:rsidRPr="00180A43">
        <w:rPr>
          <w:rFonts w:cs="Times New Roman"/>
        </w:rPr>
        <w:t xml:space="preserve">, merging datasets effectively is a </w:t>
      </w:r>
      <w:r w:rsidR="0055158F" w:rsidRPr="00180A43">
        <w:rPr>
          <w:rFonts w:cs="Times New Roman"/>
        </w:rPr>
        <w:t>critical component</w:t>
      </w:r>
      <w:r w:rsidR="00F26E35" w:rsidRPr="00180A43">
        <w:rPr>
          <w:rFonts w:cs="Times New Roman"/>
        </w:rPr>
        <w:t>. I first merged the Allegations Against Police Officers and Complaints Against Police Officers datasets together</w:t>
      </w:r>
      <w:r w:rsidR="0063139B" w:rsidRPr="00180A43">
        <w:rPr>
          <w:rFonts w:cs="Times New Roman"/>
        </w:rPr>
        <w:t xml:space="preserve"> by inner join</w:t>
      </w:r>
      <w:r w:rsidR="00F26E35" w:rsidRPr="00180A43">
        <w:rPr>
          <w:rFonts w:cs="Times New Roman"/>
        </w:rPr>
        <w:t xml:space="preserve">, as </w:t>
      </w:r>
      <w:r w:rsidR="00196766" w:rsidRPr="00180A43">
        <w:rPr>
          <w:rFonts w:cs="Times New Roman"/>
        </w:rPr>
        <w:t xml:space="preserve">there are multiple allegations forming </w:t>
      </w:r>
      <w:r w:rsidR="0063139B" w:rsidRPr="00180A43">
        <w:rPr>
          <w:rFonts w:cs="Times New Roman"/>
        </w:rPr>
        <w:t>single</w:t>
      </w:r>
      <w:r w:rsidR="00196766" w:rsidRPr="00180A43">
        <w:rPr>
          <w:rFonts w:cs="Times New Roman"/>
        </w:rPr>
        <w:t xml:space="preserve"> complaints (i.e. allegation ID is clustered by </w:t>
      </w:r>
      <w:r w:rsidR="0063139B" w:rsidRPr="00180A43">
        <w:rPr>
          <w:rFonts w:cs="Times New Roman"/>
        </w:rPr>
        <w:t>complaint ID</w:t>
      </w:r>
      <w:r w:rsidR="00196766" w:rsidRPr="00180A43">
        <w:rPr>
          <w:rFonts w:cs="Times New Roman"/>
        </w:rPr>
        <w:t>)</w:t>
      </w:r>
      <w:r w:rsidR="0063139B" w:rsidRPr="00180A43">
        <w:rPr>
          <w:rFonts w:cs="Times New Roman"/>
        </w:rPr>
        <w:t>. I then merged the resulting dataset to Penalties</w:t>
      </w:r>
      <w:r w:rsidR="00F45EC4" w:rsidRPr="00180A43">
        <w:rPr>
          <w:rFonts w:cs="Times New Roman"/>
        </w:rPr>
        <w:t xml:space="preserve"> by left join, since Penalties are only given to complaints that have been ruled as “Su</w:t>
      </w:r>
      <w:r w:rsidR="009D5B0B" w:rsidRPr="00180A43">
        <w:rPr>
          <w:rFonts w:cs="Times New Roman"/>
        </w:rPr>
        <w:t>stained”</w:t>
      </w:r>
      <w:r w:rsidR="00100DF8" w:rsidRPr="00180A43">
        <w:rPr>
          <w:rFonts w:cs="Times New Roman"/>
        </w:rPr>
        <w:t xml:space="preserve"> and I want to keep non-sustained case outcomes.</w:t>
      </w:r>
      <w:r w:rsidR="009D5B0B" w:rsidRPr="00180A43">
        <w:rPr>
          <w:rFonts w:cs="Times New Roman"/>
        </w:rPr>
        <w:t xml:space="preserve"> Finally, I merged this result with Police Officers by inner join. Police Officers contain all officers on the NYPD roster, regardless </w:t>
      </w:r>
      <w:r w:rsidR="00D203F1" w:rsidRPr="00180A43">
        <w:rPr>
          <w:rFonts w:cs="Times New Roman"/>
        </w:rPr>
        <w:t>if they have a complaint against them. For this study, as I am interested in exploring case outcomes and resulting penalties, I used inner join to drop all officers who have not been subject to a complaint/allegation. This left me will a resulting dataset of 235</w:t>
      </w:r>
      <w:r w:rsidR="001C0AA8" w:rsidRPr="00180A43">
        <w:rPr>
          <w:rFonts w:cs="Times New Roman"/>
        </w:rPr>
        <w:t>,939 instances.</w:t>
      </w:r>
    </w:p>
    <w:p w14:paraId="2DEB63FA" w14:textId="23CD1CCE" w:rsidR="00581B2E" w:rsidRPr="00180A43" w:rsidRDefault="005334EC" w:rsidP="00F90C36">
      <w:pPr>
        <w:rPr>
          <w:rFonts w:cs="Times New Roman"/>
        </w:rPr>
      </w:pPr>
      <w:r w:rsidRPr="00180A43">
        <w:rPr>
          <w:rFonts w:cs="Times New Roman"/>
        </w:rPr>
        <w:t xml:space="preserve">As this dataset lacked </w:t>
      </w:r>
      <w:r w:rsidR="00BE4D5C" w:rsidRPr="00180A43">
        <w:rPr>
          <w:rFonts w:cs="Times New Roman"/>
        </w:rPr>
        <w:t xml:space="preserve">any variables for media coverage, </w:t>
      </w:r>
      <w:r w:rsidR="00257D62" w:rsidRPr="00180A43">
        <w:rPr>
          <w:rFonts w:cs="Times New Roman"/>
        </w:rPr>
        <w:t>I</w:t>
      </w:r>
      <w:r w:rsidR="00BE4D5C" w:rsidRPr="00180A43">
        <w:rPr>
          <w:rFonts w:cs="Times New Roman"/>
        </w:rPr>
        <w:t xml:space="preserve"> utilized the Mapping Police Violence Project dataset. After filtering for </w:t>
      </w:r>
      <w:r w:rsidR="009A2F19" w:rsidRPr="00180A43">
        <w:rPr>
          <w:rFonts w:cs="Times New Roman"/>
        </w:rPr>
        <w:t xml:space="preserve">instances from the NYPD and for cases where the officers involved were known, </w:t>
      </w:r>
      <w:r w:rsidR="00257D62" w:rsidRPr="00180A43">
        <w:rPr>
          <w:rFonts w:cs="Times New Roman"/>
        </w:rPr>
        <w:t>I</w:t>
      </w:r>
      <w:r w:rsidR="009A2F19" w:rsidRPr="00180A43">
        <w:rPr>
          <w:rFonts w:cs="Times New Roman"/>
        </w:rPr>
        <w:t xml:space="preserve"> merged by officer name and year of incident using left join. </w:t>
      </w:r>
      <w:r w:rsidR="00061FE4" w:rsidRPr="00180A43">
        <w:rPr>
          <w:rFonts w:cs="Times New Roman"/>
        </w:rPr>
        <w:t>Because the Mapping Police Violence Project dataset runs from 2013-</w:t>
      </w:r>
      <w:r w:rsidR="008A0439" w:rsidRPr="00180A43">
        <w:rPr>
          <w:rFonts w:cs="Times New Roman"/>
        </w:rPr>
        <w:t xml:space="preserve">2024 and the </w:t>
      </w:r>
      <w:r w:rsidR="0018697D" w:rsidRPr="00180A43">
        <w:rPr>
          <w:rFonts w:cs="Times New Roman"/>
        </w:rPr>
        <w:t xml:space="preserve">NYPD CCRB runs from 2000 to 2025, I elected to filter for instances that occurred after 2013. </w:t>
      </w:r>
      <w:r w:rsidR="009553E2" w:rsidRPr="00180A43">
        <w:rPr>
          <w:rFonts w:cs="Times New Roman"/>
        </w:rPr>
        <w:t>I also filtered for cases that occurred before 2020 to avoid potential endogeneity from COVID as well as the Black Lives Matter Movement (which was sparked in part b</w:t>
      </w:r>
      <w:r w:rsidR="00A77B21" w:rsidRPr="00180A43">
        <w:rPr>
          <w:rFonts w:cs="Times New Roman"/>
        </w:rPr>
        <w:t>y</w:t>
      </w:r>
      <w:r w:rsidR="009553E2" w:rsidRPr="00180A43">
        <w:rPr>
          <w:rFonts w:cs="Times New Roman"/>
        </w:rPr>
        <w:t xml:space="preserve"> several police brutality and murder incidents that occurred </w:t>
      </w:r>
      <w:r w:rsidR="00E857CF" w:rsidRPr="00180A43">
        <w:rPr>
          <w:rFonts w:cs="Times New Roman"/>
        </w:rPr>
        <w:t>around the time</w:t>
      </w:r>
      <w:r w:rsidR="00CB428B" w:rsidRPr="00180A43">
        <w:rPr>
          <w:rFonts w:cs="Times New Roman"/>
        </w:rPr>
        <w:t>, which would likely skew media coverage</w:t>
      </w:r>
      <w:r w:rsidR="009553E2" w:rsidRPr="00180A43">
        <w:rPr>
          <w:rFonts w:cs="Times New Roman"/>
        </w:rPr>
        <w:t>)</w:t>
      </w:r>
      <w:r w:rsidR="00E857CF" w:rsidRPr="00180A43">
        <w:rPr>
          <w:rFonts w:cs="Times New Roman"/>
        </w:rPr>
        <w:t xml:space="preserve">. </w:t>
      </w:r>
    </w:p>
    <w:p w14:paraId="23667BE9" w14:textId="1404089F" w:rsidR="00581B2E" w:rsidRPr="00180A43" w:rsidRDefault="00581B2E" w:rsidP="00F90C36">
      <w:pPr>
        <w:rPr>
          <w:rFonts w:cs="Times New Roman"/>
        </w:rPr>
      </w:pPr>
      <w:r w:rsidRPr="00180A43">
        <w:rPr>
          <w:rFonts w:cs="Times New Roman"/>
        </w:rPr>
        <w:t xml:space="preserve">For our main target variables, </w:t>
      </w:r>
      <w:r w:rsidR="00533E22" w:rsidRPr="00180A43">
        <w:rPr>
          <w:rFonts w:cs="Times New Roman"/>
        </w:rPr>
        <w:t>I</w:t>
      </w:r>
      <w:r w:rsidRPr="00180A43">
        <w:rPr>
          <w:rFonts w:cs="Times New Roman"/>
        </w:rPr>
        <w:t xml:space="preserve"> </w:t>
      </w:r>
      <w:r w:rsidR="00533E22" w:rsidRPr="00180A43">
        <w:rPr>
          <w:rFonts w:cs="Times New Roman"/>
        </w:rPr>
        <w:t>am</w:t>
      </w:r>
      <w:r w:rsidRPr="00180A43">
        <w:rPr>
          <w:rFonts w:cs="Times New Roman"/>
        </w:rPr>
        <w:t xml:space="preserve"> focusing on case outcome (CCRB Complaint Disposition) and resulting penalty (NYPD</w:t>
      </w:r>
      <w:r w:rsidR="00DF32E1" w:rsidRPr="00180A43">
        <w:rPr>
          <w:rFonts w:cs="Times New Roman"/>
        </w:rPr>
        <w:t xml:space="preserve"> Officer Penalty</w:t>
      </w:r>
      <w:r w:rsidRPr="00180A43">
        <w:rPr>
          <w:rFonts w:cs="Times New Roman"/>
        </w:rPr>
        <w:t>)</w:t>
      </w:r>
      <w:r w:rsidR="00DF32E1" w:rsidRPr="00180A43">
        <w:rPr>
          <w:rFonts w:cs="Times New Roman"/>
        </w:rPr>
        <w:t xml:space="preserve">. </w:t>
      </w:r>
      <w:r w:rsidR="00533E22" w:rsidRPr="00180A43">
        <w:rPr>
          <w:rFonts w:cs="Times New Roman"/>
        </w:rPr>
        <w:t>I</w:t>
      </w:r>
      <w:r w:rsidR="00DF32E1" w:rsidRPr="00180A43">
        <w:rPr>
          <w:rFonts w:cs="Times New Roman"/>
        </w:rPr>
        <w:t xml:space="preserve"> utilize</w:t>
      </w:r>
      <w:r w:rsidR="00533E22" w:rsidRPr="00180A43">
        <w:rPr>
          <w:rFonts w:cs="Times New Roman"/>
        </w:rPr>
        <w:t>d</w:t>
      </w:r>
      <w:r w:rsidR="00DF32E1" w:rsidRPr="00180A43">
        <w:rPr>
          <w:rFonts w:cs="Times New Roman"/>
        </w:rPr>
        <w:t xml:space="preserve"> the CCRB Complaint </w:t>
      </w:r>
      <w:r w:rsidR="00DF32E1" w:rsidRPr="00180A43">
        <w:rPr>
          <w:rFonts w:cs="Times New Roman"/>
        </w:rPr>
        <w:lastRenderedPageBreak/>
        <w:t xml:space="preserve">Disposition rather than the individual </w:t>
      </w:r>
      <w:r w:rsidR="00533E22" w:rsidRPr="00180A43">
        <w:rPr>
          <w:rFonts w:cs="Times New Roman"/>
        </w:rPr>
        <w:t xml:space="preserve">allegation dispositions as (1) only Sustained Complaints rather than Sustained Allegations result in a penalty and (2) multiple allegations are clustered under individual complaints. I also used the NYPD Officer Penalty instead of other penalty variables as they are typically </w:t>
      </w:r>
      <w:r w:rsidR="008D6ED8" w:rsidRPr="00180A43">
        <w:rPr>
          <w:rFonts w:cs="Times New Roman"/>
        </w:rPr>
        <w:t>r</w:t>
      </w:r>
      <w:r w:rsidR="00533E22" w:rsidRPr="00180A43">
        <w:rPr>
          <w:rFonts w:cs="Times New Roman"/>
        </w:rPr>
        <w:t xml:space="preserve">ecommended </w:t>
      </w:r>
      <w:r w:rsidR="008D6ED8" w:rsidRPr="00180A43">
        <w:rPr>
          <w:rFonts w:cs="Times New Roman"/>
        </w:rPr>
        <w:t>p</w:t>
      </w:r>
      <w:r w:rsidR="00533E22" w:rsidRPr="00180A43">
        <w:rPr>
          <w:rFonts w:cs="Times New Roman"/>
        </w:rPr>
        <w:t xml:space="preserve">enalties and NYPD has final authority on which penalties are </w:t>
      </w:r>
      <w:r w:rsidR="000B0B32" w:rsidRPr="00180A43">
        <w:rPr>
          <w:rFonts w:cs="Times New Roman"/>
        </w:rPr>
        <w:t xml:space="preserve">actually </w:t>
      </w:r>
      <w:r w:rsidR="00533E22" w:rsidRPr="00180A43">
        <w:rPr>
          <w:rFonts w:cs="Times New Roman"/>
        </w:rPr>
        <w:t>implemented.</w:t>
      </w:r>
    </w:p>
    <w:p w14:paraId="0E4C6617" w14:textId="3F5637A1" w:rsidR="00526577" w:rsidRPr="00180A43" w:rsidRDefault="00E66006" w:rsidP="00526577">
      <w:pPr>
        <w:rPr>
          <w:rFonts w:cs="Times New Roman"/>
        </w:rPr>
      </w:pPr>
      <w:r w:rsidRPr="00180A43">
        <w:rPr>
          <w:rFonts w:cs="Times New Roman"/>
        </w:rPr>
        <w:t>Upon examination of the CCRB Complaint Disposition variable</w:t>
      </w:r>
      <w:r w:rsidR="00784C7D" w:rsidRPr="00180A43">
        <w:rPr>
          <w:rFonts w:cs="Times New Roman"/>
        </w:rPr>
        <w:t xml:space="preserve">, in addition to expected disposition types (Substantiated, Unsubstantiated, </w:t>
      </w:r>
      <w:r w:rsidR="00921DBD" w:rsidRPr="00180A43">
        <w:rPr>
          <w:rFonts w:cs="Times New Roman"/>
        </w:rPr>
        <w:t>Exonerated, Unfounded</w:t>
      </w:r>
      <w:r w:rsidR="00784C7D" w:rsidRPr="00180A43">
        <w:rPr>
          <w:rFonts w:cs="Times New Roman"/>
        </w:rPr>
        <w:t>)</w:t>
      </w:r>
      <w:r w:rsidR="00921DBD" w:rsidRPr="00180A43">
        <w:rPr>
          <w:rFonts w:cs="Times New Roman"/>
        </w:rPr>
        <w:t xml:space="preserve"> there were also miscellaneous types such as “</w:t>
      </w:r>
      <w:r w:rsidR="00875887" w:rsidRPr="00180A43">
        <w:rPr>
          <w:rFonts w:cs="Times New Roman"/>
        </w:rPr>
        <w:t xml:space="preserve">Complainant Uncooperative”, “Complaint Withdrawn”, “Subject Resigned”, etc. For the miscellaneous types, as they </w:t>
      </w:r>
      <w:r w:rsidR="00625934" w:rsidRPr="00180A43">
        <w:rPr>
          <w:rFonts w:cs="Times New Roman"/>
        </w:rPr>
        <w:t>effectively</w:t>
      </w:r>
      <w:r w:rsidR="00875887" w:rsidRPr="00180A43">
        <w:rPr>
          <w:rFonts w:cs="Times New Roman"/>
        </w:rPr>
        <w:t xml:space="preserve"> meant the disposition did not happen, I recoded them as NaN and dropped </w:t>
      </w:r>
      <w:r w:rsidR="00D37EFB">
        <w:rPr>
          <w:rFonts w:cs="Times New Roman"/>
        </w:rPr>
        <w:t>those rows</w:t>
      </w:r>
      <w:r w:rsidR="00E9074D" w:rsidRPr="00180A43">
        <w:rPr>
          <w:rFonts w:cs="Times New Roman"/>
        </w:rPr>
        <w:t>, resulting in a dataset of 36,666.</w:t>
      </w:r>
      <w:r w:rsidR="0007173F" w:rsidRPr="00180A43">
        <w:rPr>
          <w:rFonts w:cs="Times New Roman"/>
        </w:rPr>
        <w:t xml:space="preserve"> </w:t>
      </w:r>
    </w:p>
    <w:p w14:paraId="74D840E7" w14:textId="77777777" w:rsidR="00A77B21" w:rsidRPr="00180A43" w:rsidRDefault="00D139B0" w:rsidP="00E9074D">
      <w:pPr>
        <w:rPr>
          <w:rFonts w:cs="Times New Roman"/>
        </w:rPr>
      </w:pPr>
      <w:r w:rsidRPr="00180A43">
        <w:rPr>
          <w:rFonts w:cs="Times New Roman"/>
        </w:rPr>
        <w:t xml:space="preserve">The NYPD Officer Penalty </w:t>
      </w:r>
      <w:r w:rsidR="008211E0" w:rsidRPr="00180A43">
        <w:rPr>
          <w:rFonts w:cs="Times New Roman"/>
        </w:rPr>
        <w:t xml:space="preserve">variable was </w:t>
      </w:r>
      <w:r w:rsidR="005E2B1C" w:rsidRPr="00180A43">
        <w:rPr>
          <w:rFonts w:cs="Times New Roman"/>
        </w:rPr>
        <w:t xml:space="preserve">also </w:t>
      </w:r>
      <w:r w:rsidR="008211E0" w:rsidRPr="00180A43">
        <w:rPr>
          <w:rFonts w:cs="Times New Roman"/>
        </w:rPr>
        <w:t xml:space="preserve">highly variable </w:t>
      </w:r>
      <w:r w:rsidR="00FD5A19" w:rsidRPr="00180A43">
        <w:rPr>
          <w:rFonts w:cs="Times New Roman"/>
        </w:rPr>
        <w:t>and in string format. I</w:t>
      </w:r>
      <w:r w:rsidR="00027491" w:rsidRPr="00180A43">
        <w:rPr>
          <w:rFonts w:cs="Times New Roman"/>
        </w:rPr>
        <w:t xml:space="preserve">n terms of penalties, some officers </w:t>
      </w:r>
      <w:r w:rsidR="00FD5A19" w:rsidRPr="00180A43">
        <w:rPr>
          <w:rFonts w:cs="Times New Roman"/>
        </w:rPr>
        <w:t>received</w:t>
      </w:r>
      <w:r w:rsidR="00027491" w:rsidRPr="00180A43">
        <w:rPr>
          <w:rFonts w:cs="Times New Roman"/>
        </w:rPr>
        <w:t xml:space="preserve"> multiple types</w:t>
      </w:r>
      <w:r w:rsidR="00FD5A19" w:rsidRPr="00180A43">
        <w:rPr>
          <w:rFonts w:cs="Times New Roman"/>
        </w:rPr>
        <w:t xml:space="preserve"> and for different durations</w:t>
      </w:r>
      <w:r w:rsidR="00027491" w:rsidRPr="00180A43">
        <w:rPr>
          <w:rFonts w:cs="Times New Roman"/>
        </w:rPr>
        <w:t>.</w:t>
      </w:r>
      <w:r w:rsidR="00C56C62" w:rsidRPr="00180A43">
        <w:rPr>
          <w:rFonts w:cs="Times New Roman"/>
        </w:rPr>
        <w:t xml:space="preserve"> I dummy coded this variab</w:t>
      </w:r>
      <w:r w:rsidR="00FD5A19" w:rsidRPr="00180A43">
        <w:rPr>
          <w:rFonts w:cs="Times New Roman"/>
        </w:rPr>
        <w:t xml:space="preserve">le to capture the types of </w:t>
      </w:r>
      <w:r w:rsidR="004F394C" w:rsidRPr="00180A43">
        <w:rPr>
          <w:rFonts w:cs="Times New Roman"/>
        </w:rPr>
        <w:t xml:space="preserve">penalties they received, which may result in a loss of </w:t>
      </w:r>
      <w:r w:rsidR="00A626EC" w:rsidRPr="00180A43">
        <w:rPr>
          <w:rFonts w:cs="Times New Roman"/>
        </w:rPr>
        <w:t>granularity</w:t>
      </w:r>
      <w:r w:rsidR="004F394C" w:rsidRPr="00180A43">
        <w:rPr>
          <w:rFonts w:cs="Times New Roman"/>
        </w:rPr>
        <w:t xml:space="preserve"> but keeping it in its original state would have </w:t>
      </w:r>
      <w:r w:rsidR="00A626EC" w:rsidRPr="00180A43">
        <w:rPr>
          <w:rFonts w:cs="Times New Roman"/>
        </w:rPr>
        <w:t xml:space="preserve">been </w:t>
      </w:r>
      <w:r w:rsidR="004F394C" w:rsidRPr="00180A43">
        <w:rPr>
          <w:rFonts w:cs="Times New Roman"/>
        </w:rPr>
        <w:t xml:space="preserve">difficult for analysis. </w:t>
      </w:r>
    </w:p>
    <w:p w14:paraId="2820CEDB" w14:textId="1F625407" w:rsidR="00325ECF" w:rsidRPr="00180A43" w:rsidRDefault="004E534A" w:rsidP="00E9074D">
      <w:pPr>
        <w:rPr>
          <w:rFonts w:cs="Times New Roman"/>
        </w:rPr>
      </w:pPr>
      <w:r w:rsidRPr="00180A43">
        <w:rPr>
          <w:rFonts w:cs="Times New Roman"/>
        </w:rPr>
        <w:t>U</w:t>
      </w:r>
      <w:r w:rsidR="00E9074D" w:rsidRPr="00180A43">
        <w:rPr>
          <w:rFonts w:cs="Times New Roman"/>
        </w:rPr>
        <w:t>sing only</w:t>
      </w:r>
      <w:r w:rsidR="009D60A6" w:rsidRPr="00180A43">
        <w:rPr>
          <w:rFonts w:cs="Times New Roman"/>
        </w:rPr>
        <w:t xml:space="preserve"> the Mapping Police Violence Project</w:t>
      </w:r>
      <w:r w:rsidR="005F5FD6" w:rsidRPr="00180A43">
        <w:rPr>
          <w:rFonts w:cs="Times New Roman"/>
        </w:rPr>
        <w:t xml:space="preserve">, there are only roughly 33 </w:t>
      </w:r>
      <w:r w:rsidR="00316FC9" w:rsidRPr="00180A43">
        <w:rPr>
          <w:rFonts w:cs="Times New Roman"/>
        </w:rPr>
        <w:t>instances where there was media coverage over</w:t>
      </w:r>
      <w:r w:rsidR="001D4DE2">
        <w:rPr>
          <w:rFonts w:cs="Times New Roman"/>
        </w:rPr>
        <w:t xml:space="preserve"> the period of interest</w:t>
      </w:r>
      <w:r w:rsidR="00037E4D" w:rsidRPr="00180A43">
        <w:rPr>
          <w:rFonts w:cs="Times New Roman"/>
        </w:rPr>
        <w:t xml:space="preserve">. </w:t>
      </w:r>
      <w:r w:rsidR="00E9074D" w:rsidRPr="00180A43">
        <w:rPr>
          <w:rFonts w:cs="Times New Roman"/>
        </w:rPr>
        <w:t>D</w:t>
      </w:r>
      <w:r w:rsidR="00692A76" w:rsidRPr="00180A43">
        <w:rPr>
          <w:rFonts w:cs="Times New Roman"/>
        </w:rPr>
        <w:t>ue</w:t>
      </w:r>
      <w:r w:rsidR="00E9074D" w:rsidRPr="00180A43">
        <w:rPr>
          <w:rFonts w:cs="Times New Roman"/>
        </w:rPr>
        <w:t xml:space="preserve"> to </w:t>
      </w:r>
      <w:r w:rsidR="00EA2B99" w:rsidRPr="00180A43">
        <w:rPr>
          <w:rFonts w:cs="Times New Roman"/>
        </w:rPr>
        <w:t xml:space="preserve">the </w:t>
      </w:r>
      <w:r w:rsidR="00E9074D" w:rsidRPr="00180A43">
        <w:rPr>
          <w:rFonts w:cs="Times New Roman"/>
        </w:rPr>
        <w:t>scarcity of instances that fell under this criteria</w:t>
      </w:r>
      <w:r w:rsidR="00037E4D" w:rsidRPr="00180A43">
        <w:rPr>
          <w:rFonts w:cs="Times New Roman"/>
        </w:rPr>
        <w:t>, I</w:t>
      </w:r>
      <w:r w:rsidR="00E9074D" w:rsidRPr="00180A43">
        <w:rPr>
          <w:rFonts w:cs="Times New Roman"/>
        </w:rPr>
        <w:t xml:space="preserve"> also </w:t>
      </w:r>
      <w:r w:rsidR="00A77B21" w:rsidRPr="00180A43">
        <w:rPr>
          <w:rFonts w:cs="Times New Roman"/>
        </w:rPr>
        <w:t>incorporated</w:t>
      </w:r>
      <w:r w:rsidR="00E9074D" w:rsidRPr="00180A43">
        <w:rPr>
          <w:rFonts w:cs="Times New Roman"/>
        </w:rPr>
        <w:t xml:space="preserve"> data from the NYT Article Search API</w:t>
      </w:r>
      <w:r w:rsidR="00037E4D" w:rsidRPr="00180A43">
        <w:rPr>
          <w:rFonts w:cs="Times New Roman"/>
        </w:rPr>
        <w:t xml:space="preserve">. </w:t>
      </w:r>
      <w:r w:rsidR="00014100" w:rsidRPr="00180A43">
        <w:rPr>
          <w:rFonts w:cs="Times New Roman"/>
        </w:rPr>
        <w:t>Given rate limits, I elected to take a random subset of 4000 rows from the merged dataframe</w:t>
      </w:r>
      <w:r w:rsidR="001F283C" w:rsidRPr="00180A43">
        <w:rPr>
          <w:rFonts w:cs="Times New Roman"/>
        </w:rPr>
        <w:t xml:space="preserve"> and extracted unique officer names and years. </w:t>
      </w:r>
      <w:r w:rsidR="00037E4D" w:rsidRPr="00180A43">
        <w:rPr>
          <w:rFonts w:cs="Times New Roman"/>
        </w:rPr>
        <w:t>Using</w:t>
      </w:r>
      <w:r w:rsidR="00BB3233" w:rsidRPr="00180A43">
        <w:rPr>
          <w:rFonts w:cs="Times New Roman"/>
        </w:rPr>
        <w:t xml:space="preserve"> the officer name and the search terms “AND (police OR officer OR NYPD) AND (misconduct OR force OR brutality OR violence)”</w:t>
      </w:r>
      <w:r w:rsidR="00A76167" w:rsidRPr="00180A43">
        <w:rPr>
          <w:rFonts w:cs="Times New Roman"/>
        </w:rPr>
        <w:t xml:space="preserve"> while filtering for articles within a year of the misconduct instance, I sc</w:t>
      </w:r>
      <w:r w:rsidR="008E463D" w:rsidRPr="00180A43">
        <w:rPr>
          <w:rFonts w:cs="Times New Roman"/>
        </w:rPr>
        <w:t xml:space="preserve">raped for any hits. </w:t>
      </w:r>
      <w:r w:rsidR="00135E1E" w:rsidRPr="00180A43">
        <w:rPr>
          <w:rFonts w:cs="Times New Roman"/>
        </w:rPr>
        <w:t xml:space="preserve">I then inner joined the results to the merged dataframe, </w:t>
      </w:r>
      <w:r w:rsidR="002D00E4" w:rsidRPr="00180A43">
        <w:rPr>
          <w:rFonts w:cs="Times New Roman"/>
        </w:rPr>
        <w:t>giving</w:t>
      </w:r>
      <w:r w:rsidR="00135E1E" w:rsidRPr="00180A43">
        <w:rPr>
          <w:rFonts w:cs="Times New Roman"/>
        </w:rPr>
        <w:t xml:space="preserve"> me a resulting</w:t>
      </w:r>
      <w:r w:rsidR="009E284D" w:rsidRPr="00180A43">
        <w:rPr>
          <w:rFonts w:cs="Times New Roman"/>
        </w:rPr>
        <w:t xml:space="preserve"> dataset of</w:t>
      </w:r>
      <w:r w:rsidR="00135E1E" w:rsidRPr="00180A43">
        <w:rPr>
          <w:rFonts w:cs="Times New Roman"/>
        </w:rPr>
        <w:t xml:space="preserve"> </w:t>
      </w:r>
      <w:r w:rsidR="009E284D" w:rsidRPr="00180A43">
        <w:rPr>
          <w:rFonts w:cs="Times New Roman"/>
        </w:rPr>
        <w:t>10322</w:t>
      </w:r>
      <w:r w:rsidR="002D00E4" w:rsidRPr="00180A43">
        <w:rPr>
          <w:rFonts w:cs="Times New Roman"/>
        </w:rPr>
        <w:t>, with the numbers reflecting the fact that multiple allegations are being clustered under singular complaints</w:t>
      </w:r>
      <w:r w:rsidR="00325ECF" w:rsidRPr="00180A43">
        <w:rPr>
          <w:rFonts w:cs="Times New Roman"/>
        </w:rPr>
        <w:t xml:space="preserve">. While </w:t>
      </w:r>
      <w:r w:rsidR="00026C49">
        <w:rPr>
          <w:rFonts w:cs="Times New Roman"/>
        </w:rPr>
        <w:t>smaller</w:t>
      </w:r>
      <w:r w:rsidR="00325ECF" w:rsidRPr="00180A43">
        <w:rPr>
          <w:rFonts w:cs="Times New Roman"/>
        </w:rPr>
        <w:t xml:space="preserve"> than the full dataset, scraping hits for all </w:t>
      </w:r>
      <w:r w:rsidR="00D4532D" w:rsidRPr="00180A43">
        <w:rPr>
          <w:rFonts w:cs="Times New Roman"/>
        </w:rPr>
        <w:t>misconduct cases would have been impossible</w:t>
      </w:r>
      <w:r w:rsidR="00026C49">
        <w:rPr>
          <w:rFonts w:cs="Times New Roman"/>
        </w:rPr>
        <w:t xml:space="preserve">—as such, I elected to look only at </w:t>
      </w:r>
      <w:r w:rsidR="004204BE">
        <w:rPr>
          <w:rFonts w:cs="Times New Roman"/>
        </w:rPr>
        <w:t>4000 randomly selected cases</w:t>
      </w:r>
      <w:r w:rsidR="00D4532D" w:rsidRPr="00180A43">
        <w:rPr>
          <w:rFonts w:cs="Times New Roman"/>
        </w:rPr>
        <w:t>.</w:t>
      </w:r>
    </w:p>
    <w:p w14:paraId="11AE8B11" w14:textId="19CE1FEC" w:rsidR="00CA6865" w:rsidRPr="00180A43" w:rsidRDefault="00CA6865" w:rsidP="00E9074D">
      <w:pPr>
        <w:rPr>
          <w:rFonts w:cs="Times New Roman"/>
        </w:rPr>
      </w:pPr>
      <w:r w:rsidRPr="00180A43">
        <w:rPr>
          <w:rFonts w:cs="Times New Roman"/>
        </w:rPr>
        <w:t>Furthermore, I also utilized z-score normalization for numerical data variables and (depending on data distribution), reset intervals for categorical variables prior to dummy coding. After cleaning, we ha</w:t>
      </w:r>
      <w:r w:rsidR="00C35CA9" w:rsidRPr="00180A43">
        <w:rPr>
          <w:rFonts w:cs="Times New Roman"/>
        </w:rPr>
        <w:t>d</w:t>
      </w:r>
      <w:r w:rsidRPr="00180A43">
        <w:rPr>
          <w:rFonts w:cs="Times New Roman"/>
        </w:rPr>
        <w:t xml:space="preserve"> minimal missing data</w:t>
      </w:r>
      <w:r w:rsidR="00C35CA9" w:rsidRPr="00180A43">
        <w:rPr>
          <w:rFonts w:cs="Times New Roman"/>
        </w:rPr>
        <w:t xml:space="preserve">: </w:t>
      </w:r>
      <w:r w:rsidRPr="00180A43">
        <w:rPr>
          <w:rFonts w:cs="Times New Roman"/>
        </w:rPr>
        <w:t>Incident Hour (0.</w:t>
      </w:r>
      <w:r w:rsidR="00C35CA9" w:rsidRPr="00180A43">
        <w:rPr>
          <w:rFonts w:cs="Times New Roman"/>
        </w:rPr>
        <w:t>4</w:t>
      </w:r>
      <w:r w:rsidRPr="00180A43">
        <w:rPr>
          <w:rFonts w:cs="Times New Roman"/>
        </w:rPr>
        <w:t>%)</w:t>
      </w:r>
      <w:r w:rsidR="00B72603" w:rsidRPr="00180A43">
        <w:rPr>
          <w:rFonts w:cs="Times New Roman"/>
        </w:rPr>
        <w:t xml:space="preserve">, </w:t>
      </w:r>
      <w:r w:rsidRPr="00180A43">
        <w:rPr>
          <w:rFonts w:cs="Times New Roman"/>
        </w:rPr>
        <w:t>Precident of Incident Occurrence (1</w:t>
      </w:r>
      <w:r w:rsidR="00B72603" w:rsidRPr="00180A43">
        <w:rPr>
          <w:rFonts w:cs="Times New Roman"/>
        </w:rPr>
        <w:t>.7</w:t>
      </w:r>
      <w:r w:rsidRPr="00180A43">
        <w:rPr>
          <w:rFonts w:cs="Times New Roman"/>
        </w:rPr>
        <w:t xml:space="preserve">%), </w:t>
      </w:r>
      <w:r w:rsidR="00B72603" w:rsidRPr="00180A43">
        <w:rPr>
          <w:rFonts w:cs="Times New Roman"/>
        </w:rPr>
        <w:t>and Incident Month (</w:t>
      </w:r>
      <w:r w:rsidR="0055182D" w:rsidRPr="00180A43">
        <w:rPr>
          <w:rFonts w:cs="Times New Roman"/>
        </w:rPr>
        <w:t>0.1%</w:t>
      </w:r>
      <w:r w:rsidR="00B72603" w:rsidRPr="00180A43">
        <w:rPr>
          <w:rFonts w:cs="Times New Roman"/>
        </w:rPr>
        <w:t>)</w:t>
      </w:r>
      <w:r w:rsidR="0055182D" w:rsidRPr="00180A43">
        <w:rPr>
          <w:rFonts w:cs="Times New Roman"/>
        </w:rPr>
        <w:t xml:space="preserve">. Data was </w:t>
      </w:r>
      <w:r w:rsidRPr="00180A43">
        <w:rPr>
          <w:rFonts w:cs="Times New Roman"/>
        </w:rPr>
        <w:t>imputed using MICE</w:t>
      </w:r>
      <w:r w:rsidR="0055182D" w:rsidRPr="00180A43">
        <w:rPr>
          <w:rFonts w:cs="Times New Roman"/>
        </w:rPr>
        <w:t>.</w:t>
      </w:r>
    </w:p>
    <w:p w14:paraId="3A325228" w14:textId="4015BB26" w:rsidR="003F08CE" w:rsidRDefault="003F08CE" w:rsidP="00E9074D">
      <w:pPr>
        <w:rPr>
          <w:rFonts w:cs="Times New Roman"/>
        </w:rPr>
      </w:pPr>
      <w:r w:rsidRPr="00180A43">
        <w:rPr>
          <w:rFonts w:cs="Times New Roman"/>
        </w:rPr>
        <w:t xml:space="preserve">With the reduced dataset, </w:t>
      </w:r>
      <w:r w:rsidR="00440091" w:rsidRPr="00180A43">
        <w:rPr>
          <w:rFonts w:cs="Times New Roman"/>
        </w:rPr>
        <w:t>we examined the distributions for our target variable</w:t>
      </w:r>
      <w:r w:rsidR="00A46C0E" w:rsidRPr="00180A43">
        <w:rPr>
          <w:rFonts w:cs="Times New Roman"/>
        </w:rPr>
        <w:t>s</w:t>
      </w:r>
      <w:r w:rsidR="00440091" w:rsidRPr="00180A43">
        <w:rPr>
          <w:rFonts w:cs="Times New Roman"/>
        </w:rPr>
        <w:t xml:space="preserve"> </w:t>
      </w:r>
      <w:r w:rsidR="004B69D3">
        <w:rPr>
          <w:rFonts w:cs="Times New Roman"/>
        </w:rPr>
        <w:t>below</w:t>
      </w:r>
      <w:r w:rsidR="00440091" w:rsidRPr="00180A43">
        <w:rPr>
          <w:rFonts w:cs="Times New Roman"/>
        </w:rPr>
        <w:t>:</w:t>
      </w:r>
    </w:p>
    <w:p w14:paraId="7DDDB57A" w14:textId="27E014AB" w:rsidR="004204BE" w:rsidRDefault="004204BE">
      <w:pPr>
        <w:rPr>
          <w:rFonts w:cs="Times New Roman"/>
        </w:rPr>
      </w:pPr>
      <w:r>
        <w:rPr>
          <w:rFonts w:cs="Times New Roman"/>
        </w:rPr>
        <w:br w:type="page"/>
      </w:r>
    </w:p>
    <w:p w14:paraId="4CAAF5C2" w14:textId="77777777" w:rsidR="00054F57" w:rsidRPr="00180A43" w:rsidRDefault="00054F57" w:rsidP="00054F57">
      <w:pPr>
        <w:rPr>
          <w:rFonts w:cs="Times New Roman"/>
          <w:b/>
          <w:bCs/>
        </w:rPr>
      </w:pPr>
      <w:r w:rsidRPr="00180A43">
        <w:rPr>
          <w:rFonts w:cs="Times New Roman"/>
          <w:b/>
          <w:bCs/>
        </w:rPr>
        <w:lastRenderedPageBreak/>
        <w:t>Table 1. CCRB Complaint Disposition</w:t>
      </w:r>
    </w:p>
    <w:tbl>
      <w:tblPr>
        <w:tblStyle w:val="TableGrid"/>
        <w:tblW w:w="0" w:type="auto"/>
        <w:tblLook w:val="04A0" w:firstRow="1" w:lastRow="0" w:firstColumn="1" w:lastColumn="0" w:noHBand="0" w:noVBand="1"/>
      </w:tblPr>
      <w:tblGrid>
        <w:gridCol w:w="2331"/>
        <w:gridCol w:w="1095"/>
        <w:gridCol w:w="5924"/>
      </w:tblGrid>
      <w:tr w:rsidR="00054F57" w:rsidRPr="00180A43" w14:paraId="301A7DB4" w14:textId="77777777" w:rsidTr="00A46C0E">
        <w:trPr>
          <w:trHeight w:val="853"/>
        </w:trPr>
        <w:tc>
          <w:tcPr>
            <w:tcW w:w="2336" w:type="dxa"/>
          </w:tcPr>
          <w:p w14:paraId="55A2F602" w14:textId="77777777" w:rsidR="00054F57" w:rsidRPr="00180A43" w:rsidRDefault="00054F57" w:rsidP="00E96638">
            <w:pPr>
              <w:rPr>
                <w:rFonts w:cs="Times New Roman"/>
                <w:b/>
                <w:bCs/>
              </w:rPr>
            </w:pPr>
            <w:r w:rsidRPr="00180A43">
              <w:rPr>
                <w:rFonts w:cs="Times New Roman"/>
                <w:b/>
                <w:bCs/>
              </w:rPr>
              <w:t>Complaint Disposition</w:t>
            </w:r>
          </w:p>
        </w:tc>
        <w:tc>
          <w:tcPr>
            <w:tcW w:w="1098" w:type="dxa"/>
          </w:tcPr>
          <w:p w14:paraId="67C47F18" w14:textId="77777777" w:rsidR="00054F57" w:rsidRPr="00180A43" w:rsidRDefault="00054F57" w:rsidP="00E96638">
            <w:pPr>
              <w:rPr>
                <w:rFonts w:cs="Times New Roman"/>
                <w:b/>
                <w:bCs/>
              </w:rPr>
            </w:pPr>
            <w:r w:rsidRPr="00180A43">
              <w:rPr>
                <w:rFonts w:cs="Times New Roman"/>
                <w:b/>
                <w:bCs/>
              </w:rPr>
              <w:t>Count</w:t>
            </w:r>
          </w:p>
        </w:tc>
        <w:tc>
          <w:tcPr>
            <w:tcW w:w="5916" w:type="dxa"/>
            <w:vMerge w:val="restart"/>
          </w:tcPr>
          <w:p w14:paraId="784CA9C9" w14:textId="29A3DBA8" w:rsidR="00054F57" w:rsidRPr="00180A43" w:rsidRDefault="00054F57" w:rsidP="00E96638">
            <w:pPr>
              <w:rPr>
                <w:rFonts w:cs="Times New Roman"/>
              </w:rPr>
            </w:pPr>
            <w:r w:rsidRPr="00180A43">
              <w:rPr>
                <w:noProof/>
              </w:rPr>
              <w:drawing>
                <wp:inline distT="0" distB="0" distL="0" distR="0" wp14:anchorId="679B70B9" wp14:editId="106BDB7D">
                  <wp:extent cx="3625174" cy="2720158"/>
                  <wp:effectExtent l="0" t="0" r="0" b="4445"/>
                  <wp:docPr id="279725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25739"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6587" cy="2728721"/>
                          </a:xfrm>
                          <a:prstGeom prst="rect">
                            <a:avLst/>
                          </a:prstGeom>
                          <a:noFill/>
                          <a:ln>
                            <a:noFill/>
                          </a:ln>
                        </pic:spPr>
                      </pic:pic>
                    </a:graphicData>
                  </a:graphic>
                </wp:inline>
              </w:drawing>
            </w:r>
          </w:p>
        </w:tc>
      </w:tr>
      <w:tr w:rsidR="00054F57" w:rsidRPr="00180A43" w14:paraId="4C241622" w14:textId="77777777" w:rsidTr="00A46C0E">
        <w:trPr>
          <w:trHeight w:val="853"/>
        </w:trPr>
        <w:tc>
          <w:tcPr>
            <w:tcW w:w="2336" w:type="dxa"/>
          </w:tcPr>
          <w:p w14:paraId="03553BA2" w14:textId="77777777" w:rsidR="00054F57" w:rsidRPr="00180A43" w:rsidRDefault="00054F57" w:rsidP="00E96638">
            <w:pPr>
              <w:rPr>
                <w:rFonts w:cs="Times New Roman"/>
              </w:rPr>
            </w:pPr>
            <w:r w:rsidRPr="00180A43">
              <w:rPr>
                <w:rFonts w:cs="Times New Roman"/>
              </w:rPr>
              <w:t>Unsubstantiated</w:t>
            </w:r>
          </w:p>
        </w:tc>
        <w:tc>
          <w:tcPr>
            <w:tcW w:w="1098" w:type="dxa"/>
          </w:tcPr>
          <w:p w14:paraId="77DD7623" w14:textId="64FCD1F2" w:rsidR="00054F57" w:rsidRPr="00180A43" w:rsidRDefault="00E6634A" w:rsidP="00E96638">
            <w:pPr>
              <w:rPr>
                <w:rFonts w:cs="Times New Roman"/>
              </w:rPr>
            </w:pPr>
            <w:r w:rsidRPr="00180A43">
              <w:rPr>
                <w:rFonts w:cs="Times New Roman"/>
              </w:rPr>
              <w:t>4994</w:t>
            </w:r>
          </w:p>
        </w:tc>
        <w:tc>
          <w:tcPr>
            <w:tcW w:w="5916" w:type="dxa"/>
            <w:vMerge/>
          </w:tcPr>
          <w:p w14:paraId="060A1714" w14:textId="77777777" w:rsidR="00054F57" w:rsidRPr="00180A43" w:rsidRDefault="00054F57" w:rsidP="00E96638">
            <w:pPr>
              <w:rPr>
                <w:noProof/>
              </w:rPr>
            </w:pPr>
          </w:p>
        </w:tc>
      </w:tr>
      <w:tr w:rsidR="00054F57" w:rsidRPr="00180A43" w14:paraId="18693225" w14:textId="77777777" w:rsidTr="00A46C0E">
        <w:trPr>
          <w:trHeight w:val="853"/>
        </w:trPr>
        <w:tc>
          <w:tcPr>
            <w:tcW w:w="2336" w:type="dxa"/>
          </w:tcPr>
          <w:p w14:paraId="1F71F537" w14:textId="77777777" w:rsidR="00054F57" w:rsidRPr="00180A43" w:rsidRDefault="00054F57" w:rsidP="00E96638">
            <w:pPr>
              <w:rPr>
                <w:rFonts w:cs="Times New Roman"/>
              </w:rPr>
            </w:pPr>
            <w:r w:rsidRPr="00180A43">
              <w:rPr>
                <w:rFonts w:cs="Times New Roman"/>
              </w:rPr>
              <w:t>Substantiated</w:t>
            </w:r>
          </w:p>
        </w:tc>
        <w:tc>
          <w:tcPr>
            <w:tcW w:w="1098" w:type="dxa"/>
          </w:tcPr>
          <w:p w14:paraId="71D8F0CE" w14:textId="4C16DBE6" w:rsidR="00054F57" w:rsidRPr="00180A43" w:rsidRDefault="00E6634A" w:rsidP="00E96638">
            <w:pPr>
              <w:rPr>
                <w:rFonts w:cs="Times New Roman"/>
              </w:rPr>
            </w:pPr>
            <w:r w:rsidRPr="00180A43">
              <w:rPr>
                <w:rFonts w:cs="Times New Roman"/>
              </w:rPr>
              <w:t>3720</w:t>
            </w:r>
          </w:p>
        </w:tc>
        <w:tc>
          <w:tcPr>
            <w:tcW w:w="5916" w:type="dxa"/>
            <w:vMerge/>
          </w:tcPr>
          <w:p w14:paraId="2A9B0706" w14:textId="77777777" w:rsidR="00054F57" w:rsidRPr="00180A43" w:rsidRDefault="00054F57" w:rsidP="00E96638">
            <w:pPr>
              <w:rPr>
                <w:noProof/>
              </w:rPr>
            </w:pPr>
          </w:p>
        </w:tc>
      </w:tr>
      <w:tr w:rsidR="00054F57" w:rsidRPr="00180A43" w14:paraId="2E024246" w14:textId="77777777" w:rsidTr="00A46C0E">
        <w:trPr>
          <w:trHeight w:val="853"/>
        </w:trPr>
        <w:tc>
          <w:tcPr>
            <w:tcW w:w="2336" w:type="dxa"/>
          </w:tcPr>
          <w:p w14:paraId="16B57B6D" w14:textId="77777777" w:rsidR="00054F57" w:rsidRPr="00180A43" w:rsidRDefault="00054F57" w:rsidP="00E96638">
            <w:pPr>
              <w:rPr>
                <w:rFonts w:cs="Times New Roman"/>
              </w:rPr>
            </w:pPr>
            <w:r w:rsidRPr="00180A43">
              <w:rPr>
                <w:rFonts w:cs="Times New Roman"/>
              </w:rPr>
              <w:t>Exonerated</w:t>
            </w:r>
          </w:p>
        </w:tc>
        <w:tc>
          <w:tcPr>
            <w:tcW w:w="1098" w:type="dxa"/>
          </w:tcPr>
          <w:p w14:paraId="4B4CD119" w14:textId="6FBF8881" w:rsidR="00054F57" w:rsidRPr="00180A43" w:rsidRDefault="00E6634A" w:rsidP="00E96638">
            <w:pPr>
              <w:rPr>
                <w:rFonts w:cs="Times New Roman"/>
              </w:rPr>
            </w:pPr>
            <w:r w:rsidRPr="00180A43">
              <w:rPr>
                <w:rFonts w:cs="Times New Roman"/>
              </w:rPr>
              <w:t>992</w:t>
            </w:r>
          </w:p>
        </w:tc>
        <w:tc>
          <w:tcPr>
            <w:tcW w:w="5916" w:type="dxa"/>
            <w:vMerge/>
          </w:tcPr>
          <w:p w14:paraId="5CFE9761" w14:textId="77777777" w:rsidR="00054F57" w:rsidRPr="00180A43" w:rsidRDefault="00054F57" w:rsidP="00E96638">
            <w:pPr>
              <w:rPr>
                <w:noProof/>
              </w:rPr>
            </w:pPr>
          </w:p>
        </w:tc>
      </w:tr>
      <w:tr w:rsidR="00054F57" w:rsidRPr="00180A43" w14:paraId="36D225B1" w14:textId="77777777" w:rsidTr="00A46C0E">
        <w:trPr>
          <w:trHeight w:val="853"/>
        </w:trPr>
        <w:tc>
          <w:tcPr>
            <w:tcW w:w="2336" w:type="dxa"/>
          </w:tcPr>
          <w:p w14:paraId="27B54FB2" w14:textId="77777777" w:rsidR="00054F57" w:rsidRPr="00180A43" w:rsidRDefault="00054F57" w:rsidP="00E96638">
            <w:pPr>
              <w:rPr>
                <w:rFonts w:cs="Times New Roman"/>
              </w:rPr>
            </w:pPr>
            <w:r w:rsidRPr="00180A43">
              <w:rPr>
                <w:rFonts w:cs="Times New Roman"/>
              </w:rPr>
              <w:t>Unfounded</w:t>
            </w:r>
          </w:p>
        </w:tc>
        <w:tc>
          <w:tcPr>
            <w:tcW w:w="1098" w:type="dxa"/>
          </w:tcPr>
          <w:p w14:paraId="71BF3874" w14:textId="4722AFAC" w:rsidR="00054F57" w:rsidRPr="00180A43" w:rsidRDefault="00E6634A" w:rsidP="00E96638">
            <w:pPr>
              <w:rPr>
                <w:rFonts w:cs="Times New Roman"/>
              </w:rPr>
            </w:pPr>
            <w:r w:rsidRPr="00180A43">
              <w:rPr>
                <w:rFonts w:cs="Times New Roman"/>
              </w:rPr>
              <w:t>616</w:t>
            </w:r>
          </w:p>
        </w:tc>
        <w:tc>
          <w:tcPr>
            <w:tcW w:w="5916" w:type="dxa"/>
            <w:vMerge/>
          </w:tcPr>
          <w:p w14:paraId="4FE59D58" w14:textId="77777777" w:rsidR="00054F57" w:rsidRPr="00180A43" w:rsidRDefault="00054F57" w:rsidP="00E96638">
            <w:pPr>
              <w:rPr>
                <w:noProof/>
              </w:rPr>
            </w:pPr>
          </w:p>
        </w:tc>
      </w:tr>
    </w:tbl>
    <w:p w14:paraId="0D7ADD0A" w14:textId="1CB969A3" w:rsidR="00A46C0E" w:rsidRDefault="00A46C0E" w:rsidP="004B69D3">
      <w:pPr>
        <w:spacing w:before="240"/>
        <w:rPr>
          <w:rFonts w:cs="Times New Roman"/>
          <w:b/>
          <w:bCs/>
        </w:rPr>
      </w:pPr>
      <w:r w:rsidRPr="00180A43">
        <w:rPr>
          <w:rFonts w:cs="Times New Roman"/>
          <w:b/>
          <w:bCs/>
        </w:rPr>
        <w:t xml:space="preserve">Table 2. NYPD Officer Penalty </w:t>
      </w:r>
    </w:p>
    <w:tbl>
      <w:tblPr>
        <w:tblStyle w:val="TableGrid"/>
        <w:tblW w:w="0" w:type="auto"/>
        <w:tblLayout w:type="fixed"/>
        <w:tblLook w:val="04A0" w:firstRow="1" w:lastRow="0" w:firstColumn="1" w:lastColumn="0" w:noHBand="0" w:noVBand="1"/>
      </w:tblPr>
      <w:tblGrid>
        <w:gridCol w:w="1885"/>
        <w:gridCol w:w="900"/>
        <w:gridCol w:w="630"/>
        <w:gridCol w:w="5935"/>
      </w:tblGrid>
      <w:tr w:rsidR="003063E7" w14:paraId="321A4D19" w14:textId="77777777" w:rsidTr="00E35DE7">
        <w:tc>
          <w:tcPr>
            <w:tcW w:w="1885" w:type="dxa"/>
            <w:vAlign w:val="bottom"/>
          </w:tcPr>
          <w:p w14:paraId="74748A0E" w14:textId="12904CD3" w:rsidR="003063E7" w:rsidRDefault="003063E7" w:rsidP="003063E7">
            <w:pPr>
              <w:spacing w:before="240"/>
              <w:rPr>
                <w:rFonts w:cs="Times New Roman"/>
                <w:b/>
                <w:bCs/>
              </w:rPr>
            </w:pPr>
            <w:r w:rsidRPr="00180A43">
              <w:rPr>
                <w:b/>
                <w:bCs/>
                <w:color w:val="000000"/>
              </w:rPr>
              <w:t>Penalty</w:t>
            </w:r>
          </w:p>
        </w:tc>
        <w:tc>
          <w:tcPr>
            <w:tcW w:w="900" w:type="dxa"/>
            <w:vAlign w:val="bottom"/>
          </w:tcPr>
          <w:p w14:paraId="35E126FC" w14:textId="44DFE7D6" w:rsidR="003063E7" w:rsidRDefault="003063E7" w:rsidP="003063E7">
            <w:pPr>
              <w:spacing w:before="240"/>
              <w:rPr>
                <w:rFonts w:cs="Times New Roman"/>
                <w:b/>
                <w:bCs/>
              </w:rPr>
            </w:pPr>
            <w:r w:rsidRPr="00180A43">
              <w:rPr>
                <w:b/>
                <w:bCs/>
                <w:color w:val="000000"/>
              </w:rPr>
              <w:t>0</w:t>
            </w:r>
          </w:p>
        </w:tc>
        <w:tc>
          <w:tcPr>
            <w:tcW w:w="630" w:type="dxa"/>
            <w:vAlign w:val="bottom"/>
          </w:tcPr>
          <w:p w14:paraId="19A15A9B" w14:textId="5CCDC486" w:rsidR="003063E7" w:rsidRDefault="003063E7" w:rsidP="003063E7">
            <w:pPr>
              <w:spacing w:before="240"/>
              <w:rPr>
                <w:rFonts w:cs="Times New Roman"/>
                <w:b/>
                <w:bCs/>
              </w:rPr>
            </w:pPr>
            <w:r w:rsidRPr="00180A43">
              <w:rPr>
                <w:b/>
                <w:bCs/>
                <w:color w:val="000000"/>
              </w:rPr>
              <w:t>1</w:t>
            </w:r>
          </w:p>
        </w:tc>
        <w:tc>
          <w:tcPr>
            <w:tcW w:w="5935" w:type="dxa"/>
            <w:vMerge w:val="restart"/>
          </w:tcPr>
          <w:p w14:paraId="5E1DA39B" w14:textId="4DC4C906" w:rsidR="003063E7" w:rsidRDefault="003063E7" w:rsidP="003063E7">
            <w:pPr>
              <w:spacing w:before="240"/>
              <w:rPr>
                <w:rFonts w:cs="Times New Roman"/>
                <w:b/>
                <w:bCs/>
              </w:rPr>
            </w:pPr>
            <w:r w:rsidRPr="00180A43">
              <w:rPr>
                <w:noProof/>
              </w:rPr>
              <w:drawing>
                <wp:anchor distT="0" distB="0" distL="114300" distR="114300" simplePos="0" relativeHeight="251673600" behindDoc="1" locked="0" layoutInCell="1" allowOverlap="1" wp14:anchorId="1160D26F" wp14:editId="02A2FEAF">
                  <wp:simplePos x="0" y="0"/>
                  <wp:positionH relativeFrom="column">
                    <wp:posOffset>-45720</wp:posOffset>
                  </wp:positionH>
                  <wp:positionV relativeFrom="paragraph">
                    <wp:posOffset>412750</wp:posOffset>
                  </wp:positionV>
                  <wp:extent cx="3741420" cy="2807335"/>
                  <wp:effectExtent l="0" t="0" r="0" b="0"/>
                  <wp:wrapTight wrapText="bothSides">
                    <wp:wrapPolygon edited="0">
                      <wp:start x="0" y="0"/>
                      <wp:lineTo x="0" y="21400"/>
                      <wp:lineTo x="21446" y="21400"/>
                      <wp:lineTo x="21446" y="0"/>
                      <wp:lineTo x="0" y="0"/>
                    </wp:wrapPolygon>
                  </wp:wrapTight>
                  <wp:docPr id="1703617774" name="Picture 16" descr="A graph of a distribution of a penal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17774" name="Picture 16" descr="A graph of a distribution of a penalty&#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41420" cy="28073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3063E7" w14:paraId="231A3AC1" w14:textId="77777777" w:rsidTr="00E35DE7">
        <w:tc>
          <w:tcPr>
            <w:tcW w:w="1885" w:type="dxa"/>
            <w:vAlign w:val="bottom"/>
          </w:tcPr>
          <w:p w14:paraId="360C7F1D" w14:textId="5CF922F8" w:rsidR="003063E7" w:rsidRDefault="003063E7" w:rsidP="003063E7">
            <w:pPr>
              <w:spacing w:before="240"/>
              <w:rPr>
                <w:rFonts w:cs="Times New Roman"/>
                <w:b/>
                <w:bCs/>
              </w:rPr>
            </w:pPr>
            <w:r w:rsidRPr="00180A43">
              <w:rPr>
                <w:color w:val="000000"/>
              </w:rPr>
              <w:t>Vacation Loss</w:t>
            </w:r>
          </w:p>
        </w:tc>
        <w:tc>
          <w:tcPr>
            <w:tcW w:w="900" w:type="dxa"/>
            <w:vAlign w:val="bottom"/>
          </w:tcPr>
          <w:p w14:paraId="18755CDF" w14:textId="5CBF5936" w:rsidR="003063E7" w:rsidRDefault="003063E7" w:rsidP="003063E7">
            <w:pPr>
              <w:spacing w:before="240"/>
              <w:rPr>
                <w:rFonts w:cs="Times New Roman"/>
                <w:b/>
                <w:bCs/>
              </w:rPr>
            </w:pPr>
            <w:r w:rsidRPr="00180A43">
              <w:rPr>
                <w:rFonts w:cs="Times New Roman"/>
              </w:rPr>
              <w:t>9992</w:t>
            </w:r>
          </w:p>
        </w:tc>
        <w:tc>
          <w:tcPr>
            <w:tcW w:w="630" w:type="dxa"/>
            <w:vAlign w:val="bottom"/>
          </w:tcPr>
          <w:p w14:paraId="6978889D" w14:textId="33CE53A5" w:rsidR="003063E7" w:rsidRDefault="003063E7" w:rsidP="003063E7">
            <w:pPr>
              <w:spacing w:before="240"/>
              <w:rPr>
                <w:rFonts w:cs="Times New Roman"/>
                <w:b/>
                <w:bCs/>
              </w:rPr>
            </w:pPr>
            <w:r w:rsidRPr="00180A43">
              <w:rPr>
                <w:rFonts w:cs="Times New Roman"/>
              </w:rPr>
              <w:t>330</w:t>
            </w:r>
          </w:p>
        </w:tc>
        <w:tc>
          <w:tcPr>
            <w:tcW w:w="5935" w:type="dxa"/>
            <w:vMerge/>
          </w:tcPr>
          <w:p w14:paraId="501DD251" w14:textId="77777777" w:rsidR="003063E7" w:rsidRDefault="003063E7" w:rsidP="003063E7">
            <w:pPr>
              <w:spacing w:before="240"/>
              <w:rPr>
                <w:rFonts w:cs="Times New Roman"/>
                <w:b/>
                <w:bCs/>
              </w:rPr>
            </w:pPr>
          </w:p>
        </w:tc>
      </w:tr>
      <w:tr w:rsidR="003063E7" w14:paraId="22883996" w14:textId="77777777" w:rsidTr="00E35DE7">
        <w:tc>
          <w:tcPr>
            <w:tcW w:w="1885" w:type="dxa"/>
            <w:vAlign w:val="bottom"/>
          </w:tcPr>
          <w:p w14:paraId="404CC2F9" w14:textId="0D6BB16B" w:rsidR="003063E7" w:rsidRDefault="003063E7" w:rsidP="003063E7">
            <w:pPr>
              <w:spacing w:before="240"/>
              <w:rPr>
                <w:rFonts w:cs="Times New Roman"/>
                <w:b/>
                <w:bCs/>
              </w:rPr>
            </w:pPr>
            <w:r w:rsidRPr="00180A43">
              <w:rPr>
                <w:color w:val="000000"/>
              </w:rPr>
              <w:t>Command Discipline A</w:t>
            </w:r>
          </w:p>
        </w:tc>
        <w:tc>
          <w:tcPr>
            <w:tcW w:w="900" w:type="dxa"/>
            <w:vAlign w:val="bottom"/>
          </w:tcPr>
          <w:p w14:paraId="5BE0A186" w14:textId="77820C7E" w:rsidR="003063E7" w:rsidRDefault="003063E7" w:rsidP="003063E7">
            <w:pPr>
              <w:spacing w:before="240"/>
              <w:rPr>
                <w:rFonts w:cs="Times New Roman"/>
                <w:b/>
                <w:bCs/>
              </w:rPr>
            </w:pPr>
            <w:r w:rsidRPr="00180A43">
              <w:rPr>
                <w:rFonts w:cs="Times New Roman"/>
              </w:rPr>
              <w:t>9764</w:t>
            </w:r>
          </w:p>
        </w:tc>
        <w:tc>
          <w:tcPr>
            <w:tcW w:w="630" w:type="dxa"/>
            <w:vAlign w:val="bottom"/>
          </w:tcPr>
          <w:p w14:paraId="53A16E11" w14:textId="53262792" w:rsidR="003063E7" w:rsidRDefault="003063E7" w:rsidP="003063E7">
            <w:pPr>
              <w:spacing w:before="240"/>
              <w:rPr>
                <w:rFonts w:cs="Times New Roman"/>
                <w:b/>
                <w:bCs/>
              </w:rPr>
            </w:pPr>
            <w:r w:rsidRPr="00180A43">
              <w:rPr>
                <w:rFonts w:cs="Times New Roman"/>
              </w:rPr>
              <w:t>558</w:t>
            </w:r>
          </w:p>
        </w:tc>
        <w:tc>
          <w:tcPr>
            <w:tcW w:w="5935" w:type="dxa"/>
            <w:vMerge/>
          </w:tcPr>
          <w:p w14:paraId="73085A97" w14:textId="77777777" w:rsidR="003063E7" w:rsidRDefault="003063E7" w:rsidP="003063E7">
            <w:pPr>
              <w:spacing w:before="240"/>
              <w:rPr>
                <w:rFonts w:cs="Times New Roman"/>
                <w:b/>
                <w:bCs/>
              </w:rPr>
            </w:pPr>
          </w:p>
        </w:tc>
      </w:tr>
      <w:tr w:rsidR="003063E7" w14:paraId="1491D913" w14:textId="77777777" w:rsidTr="00E35DE7">
        <w:tc>
          <w:tcPr>
            <w:tcW w:w="1885" w:type="dxa"/>
            <w:vAlign w:val="bottom"/>
          </w:tcPr>
          <w:p w14:paraId="5F15E42A" w14:textId="79C8F828" w:rsidR="003063E7" w:rsidRDefault="003063E7" w:rsidP="003063E7">
            <w:pPr>
              <w:spacing w:before="240"/>
              <w:rPr>
                <w:rFonts w:cs="Times New Roman"/>
                <w:b/>
                <w:bCs/>
              </w:rPr>
            </w:pPr>
            <w:r w:rsidRPr="00180A43">
              <w:rPr>
                <w:color w:val="000000"/>
              </w:rPr>
              <w:t>Command Discipline B</w:t>
            </w:r>
          </w:p>
        </w:tc>
        <w:tc>
          <w:tcPr>
            <w:tcW w:w="900" w:type="dxa"/>
            <w:vAlign w:val="bottom"/>
          </w:tcPr>
          <w:p w14:paraId="65DF13B2" w14:textId="2DE51ADB" w:rsidR="003063E7" w:rsidRDefault="003063E7" w:rsidP="003063E7">
            <w:pPr>
              <w:spacing w:before="240"/>
              <w:rPr>
                <w:rFonts w:cs="Times New Roman"/>
                <w:b/>
                <w:bCs/>
              </w:rPr>
            </w:pPr>
            <w:r w:rsidRPr="00180A43">
              <w:rPr>
                <w:rFonts w:cs="Times New Roman"/>
              </w:rPr>
              <w:t>10176</w:t>
            </w:r>
          </w:p>
        </w:tc>
        <w:tc>
          <w:tcPr>
            <w:tcW w:w="630" w:type="dxa"/>
            <w:vAlign w:val="bottom"/>
          </w:tcPr>
          <w:p w14:paraId="3A0377D8" w14:textId="49441501" w:rsidR="003063E7" w:rsidRDefault="003063E7" w:rsidP="003063E7">
            <w:pPr>
              <w:spacing w:before="240"/>
              <w:rPr>
                <w:rFonts w:cs="Times New Roman"/>
                <w:b/>
                <w:bCs/>
              </w:rPr>
            </w:pPr>
            <w:r w:rsidRPr="00180A43">
              <w:rPr>
                <w:rFonts w:cs="Times New Roman"/>
              </w:rPr>
              <w:t>146</w:t>
            </w:r>
          </w:p>
        </w:tc>
        <w:tc>
          <w:tcPr>
            <w:tcW w:w="5935" w:type="dxa"/>
            <w:vMerge/>
          </w:tcPr>
          <w:p w14:paraId="32196DB0" w14:textId="77777777" w:rsidR="003063E7" w:rsidRDefault="003063E7" w:rsidP="003063E7">
            <w:pPr>
              <w:spacing w:before="240"/>
              <w:rPr>
                <w:rFonts w:cs="Times New Roman"/>
                <w:b/>
                <w:bCs/>
              </w:rPr>
            </w:pPr>
          </w:p>
        </w:tc>
      </w:tr>
      <w:tr w:rsidR="003063E7" w14:paraId="0AF62F61" w14:textId="77777777" w:rsidTr="00E35DE7">
        <w:tc>
          <w:tcPr>
            <w:tcW w:w="1885" w:type="dxa"/>
            <w:vAlign w:val="bottom"/>
          </w:tcPr>
          <w:p w14:paraId="3A41631A" w14:textId="53E6B236" w:rsidR="003063E7" w:rsidRDefault="003063E7" w:rsidP="003063E7">
            <w:pPr>
              <w:spacing w:before="240"/>
              <w:rPr>
                <w:rFonts w:cs="Times New Roman"/>
                <w:b/>
                <w:bCs/>
              </w:rPr>
            </w:pPr>
            <w:r w:rsidRPr="00180A43">
              <w:rPr>
                <w:color w:val="000000"/>
              </w:rPr>
              <w:t>Formalized Training</w:t>
            </w:r>
          </w:p>
        </w:tc>
        <w:tc>
          <w:tcPr>
            <w:tcW w:w="900" w:type="dxa"/>
            <w:vAlign w:val="bottom"/>
          </w:tcPr>
          <w:p w14:paraId="7983B4EF" w14:textId="544F9C34" w:rsidR="003063E7" w:rsidRDefault="003063E7" w:rsidP="003063E7">
            <w:pPr>
              <w:spacing w:before="240"/>
              <w:rPr>
                <w:rFonts w:cs="Times New Roman"/>
                <w:b/>
                <w:bCs/>
              </w:rPr>
            </w:pPr>
            <w:r w:rsidRPr="00180A43">
              <w:rPr>
                <w:rFonts w:cs="Times New Roman"/>
              </w:rPr>
              <w:t>9640</w:t>
            </w:r>
          </w:p>
        </w:tc>
        <w:tc>
          <w:tcPr>
            <w:tcW w:w="630" w:type="dxa"/>
            <w:vAlign w:val="bottom"/>
          </w:tcPr>
          <w:p w14:paraId="4CC12285" w14:textId="0D2867E3" w:rsidR="003063E7" w:rsidRDefault="003063E7" w:rsidP="003063E7">
            <w:pPr>
              <w:spacing w:before="240"/>
              <w:rPr>
                <w:rFonts w:cs="Times New Roman"/>
                <w:b/>
                <w:bCs/>
              </w:rPr>
            </w:pPr>
            <w:r w:rsidRPr="00180A43">
              <w:rPr>
                <w:rFonts w:cs="Times New Roman"/>
              </w:rPr>
              <w:t>682</w:t>
            </w:r>
          </w:p>
        </w:tc>
        <w:tc>
          <w:tcPr>
            <w:tcW w:w="5935" w:type="dxa"/>
            <w:vMerge/>
          </w:tcPr>
          <w:p w14:paraId="28561F29" w14:textId="77777777" w:rsidR="003063E7" w:rsidRDefault="003063E7" w:rsidP="003063E7">
            <w:pPr>
              <w:spacing w:before="240"/>
              <w:rPr>
                <w:rFonts w:cs="Times New Roman"/>
                <w:b/>
                <w:bCs/>
              </w:rPr>
            </w:pPr>
          </w:p>
        </w:tc>
      </w:tr>
      <w:tr w:rsidR="003063E7" w14:paraId="7B89B7D7" w14:textId="77777777" w:rsidTr="00E35DE7">
        <w:tc>
          <w:tcPr>
            <w:tcW w:w="1885" w:type="dxa"/>
            <w:vAlign w:val="bottom"/>
          </w:tcPr>
          <w:p w14:paraId="21845AA8" w14:textId="62261FA4" w:rsidR="003063E7" w:rsidRDefault="003063E7" w:rsidP="003063E7">
            <w:pPr>
              <w:spacing w:before="240"/>
              <w:rPr>
                <w:rFonts w:cs="Times New Roman"/>
                <w:b/>
                <w:bCs/>
              </w:rPr>
            </w:pPr>
            <w:r w:rsidRPr="00180A43">
              <w:rPr>
                <w:color w:val="000000"/>
              </w:rPr>
              <w:t>Instructions</w:t>
            </w:r>
          </w:p>
        </w:tc>
        <w:tc>
          <w:tcPr>
            <w:tcW w:w="900" w:type="dxa"/>
            <w:vAlign w:val="bottom"/>
          </w:tcPr>
          <w:p w14:paraId="6D969E45" w14:textId="6B98CEE9" w:rsidR="003063E7" w:rsidRDefault="003063E7" w:rsidP="003063E7">
            <w:pPr>
              <w:spacing w:before="240"/>
              <w:rPr>
                <w:rFonts w:cs="Times New Roman"/>
                <w:b/>
                <w:bCs/>
              </w:rPr>
            </w:pPr>
            <w:r w:rsidRPr="00180A43">
              <w:rPr>
                <w:rFonts w:cs="Times New Roman"/>
              </w:rPr>
              <w:t>9866</w:t>
            </w:r>
          </w:p>
        </w:tc>
        <w:tc>
          <w:tcPr>
            <w:tcW w:w="630" w:type="dxa"/>
            <w:vAlign w:val="bottom"/>
          </w:tcPr>
          <w:p w14:paraId="4642A298" w14:textId="6046B5E8" w:rsidR="003063E7" w:rsidRDefault="003063E7" w:rsidP="003063E7">
            <w:pPr>
              <w:spacing w:before="240"/>
              <w:rPr>
                <w:rFonts w:cs="Times New Roman"/>
                <w:b/>
                <w:bCs/>
              </w:rPr>
            </w:pPr>
            <w:r w:rsidRPr="00180A43">
              <w:rPr>
                <w:rFonts w:cs="Times New Roman"/>
              </w:rPr>
              <w:t>456</w:t>
            </w:r>
          </w:p>
        </w:tc>
        <w:tc>
          <w:tcPr>
            <w:tcW w:w="5935" w:type="dxa"/>
            <w:vMerge/>
          </w:tcPr>
          <w:p w14:paraId="05647FDB" w14:textId="77777777" w:rsidR="003063E7" w:rsidRDefault="003063E7" w:rsidP="003063E7">
            <w:pPr>
              <w:spacing w:before="240"/>
              <w:rPr>
                <w:rFonts w:cs="Times New Roman"/>
                <w:b/>
                <w:bCs/>
              </w:rPr>
            </w:pPr>
          </w:p>
        </w:tc>
      </w:tr>
      <w:tr w:rsidR="003063E7" w14:paraId="4073A9A3" w14:textId="77777777" w:rsidTr="00E35DE7">
        <w:tc>
          <w:tcPr>
            <w:tcW w:w="1885" w:type="dxa"/>
            <w:vAlign w:val="bottom"/>
          </w:tcPr>
          <w:p w14:paraId="434CB4B8" w14:textId="13BD6977" w:rsidR="003063E7" w:rsidRDefault="003063E7" w:rsidP="003063E7">
            <w:pPr>
              <w:spacing w:before="240"/>
              <w:rPr>
                <w:rFonts w:cs="Times New Roman"/>
                <w:b/>
                <w:bCs/>
              </w:rPr>
            </w:pPr>
            <w:r w:rsidRPr="00180A43">
              <w:rPr>
                <w:color w:val="000000"/>
              </w:rPr>
              <w:t>No Penalty</w:t>
            </w:r>
          </w:p>
        </w:tc>
        <w:tc>
          <w:tcPr>
            <w:tcW w:w="900" w:type="dxa"/>
            <w:vAlign w:val="bottom"/>
          </w:tcPr>
          <w:p w14:paraId="70BDDD91" w14:textId="6483A816" w:rsidR="003063E7" w:rsidRDefault="003063E7" w:rsidP="003063E7">
            <w:pPr>
              <w:spacing w:before="240"/>
              <w:rPr>
                <w:rFonts w:cs="Times New Roman"/>
                <w:b/>
                <w:bCs/>
              </w:rPr>
            </w:pPr>
            <w:r w:rsidRPr="00180A43">
              <w:rPr>
                <w:rFonts w:cs="Times New Roman"/>
              </w:rPr>
              <w:t>9951</w:t>
            </w:r>
          </w:p>
        </w:tc>
        <w:tc>
          <w:tcPr>
            <w:tcW w:w="630" w:type="dxa"/>
            <w:vAlign w:val="bottom"/>
          </w:tcPr>
          <w:p w14:paraId="3EEA0501" w14:textId="29D43420" w:rsidR="003063E7" w:rsidRDefault="003063E7" w:rsidP="003063E7">
            <w:pPr>
              <w:spacing w:before="240"/>
              <w:rPr>
                <w:rFonts w:cs="Times New Roman"/>
                <w:b/>
                <w:bCs/>
              </w:rPr>
            </w:pPr>
            <w:r w:rsidRPr="00180A43">
              <w:rPr>
                <w:rFonts w:cs="Times New Roman"/>
              </w:rPr>
              <w:t>371</w:t>
            </w:r>
          </w:p>
        </w:tc>
        <w:tc>
          <w:tcPr>
            <w:tcW w:w="5935" w:type="dxa"/>
            <w:vMerge/>
          </w:tcPr>
          <w:p w14:paraId="32CEBE9F" w14:textId="77777777" w:rsidR="003063E7" w:rsidRDefault="003063E7" w:rsidP="003063E7">
            <w:pPr>
              <w:spacing w:before="240"/>
              <w:rPr>
                <w:rFonts w:cs="Times New Roman"/>
                <w:b/>
                <w:bCs/>
              </w:rPr>
            </w:pPr>
          </w:p>
        </w:tc>
      </w:tr>
      <w:tr w:rsidR="003063E7" w14:paraId="0FE99006" w14:textId="77777777" w:rsidTr="00E35DE7">
        <w:tc>
          <w:tcPr>
            <w:tcW w:w="1885" w:type="dxa"/>
            <w:vAlign w:val="bottom"/>
          </w:tcPr>
          <w:p w14:paraId="303F9DD2" w14:textId="4CE08B30" w:rsidR="003063E7" w:rsidRDefault="003063E7" w:rsidP="003063E7">
            <w:pPr>
              <w:spacing w:before="240"/>
              <w:rPr>
                <w:rFonts w:cs="Times New Roman"/>
                <w:b/>
                <w:bCs/>
              </w:rPr>
            </w:pPr>
            <w:r w:rsidRPr="00180A43">
              <w:rPr>
                <w:color w:val="000000"/>
              </w:rPr>
              <w:t>Left Service</w:t>
            </w:r>
          </w:p>
        </w:tc>
        <w:tc>
          <w:tcPr>
            <w:tcW w:w="900" w:type="dxa"/>
            <w:vAlign w:val="bottom"/>
          </w:tcPr>
          <w:p w14:paraId="13963F55" w14:textId="5D4888ED" w:rsidR="003063E7" w:rsidRDefault="003063E7" w:rsidP="003063E7">
            <w:pPr>
              <w:spacing w:before="240"/>
              <w:rPr>
                <w:rFonts w:cs="Times New Roman"/>
                <w:b/>
                <w:bCs/>
              </w:rPr>
            </w:pPr>
            <w:r w:rsidRPr="00180A43">
              <w:rPr>
                <w:rFonts w:cs="Times New Roman"/>
              </w:rPr>
              <w:t>10272</w:t>
            </w:r>
          </w:p>
        </w:tc>
        <w:tc>
          <w:tcPr>
            <w:tcW w:w="630" w:type="dxa"/>
            <w:vAlign w:val="bottom"/>
          </w:tcPr>
          <w:p w14:paraId="060862A5" w14:textId="42B9D9CB" w:rsidR="003063E7" w:rsidRDefault="003063E7" w:rsidP="003063E7">
            <w:pPr>
              <w:spacing w:before="240"/>
              <w:rPr>
                <w:rFonts w:cs="Times New Roman"/>
                <w:b/>
                <w:bCs/>
              </w:rPr>
            </w:pPr>
            <w:r w:rsidRPr="00180A43">
              <w:rPr>
                <w:rFonts w:cs="Times New Roman"/>
              </w:rPr>
              <w:t>50</w:t>
            </w:r>
          </w:p>
        </w:tc>
        <w:tc>
          <w:tcPr>
            <w:tcW w:w="5935" w:type="dxa"/>
            <w:vMerge/>
          </w:tcPr>
          <w:p w14:paraId="0ABD015A" w14:textId="77777777" w:rsidR="003063E7" w:rsidRDefault="003063E7" w:rsidP="003063E7">
            <w:pPr>
              <w:spacing w:before="240"/>
              <w:rPr>
                <w:rFonts w:cs="Times New Roman"/>
                <w:b/>
                <w:bCs/>
              </w:rPr>
            </w:pPr>
          </w:p>
        </w:tc>
      </w:tr>
      <w:tr w:rsidR="003063E7" w14:paraId="7B55E52E" w14:textId="77777777" w:rsidTr="00E35DE7">
        <w:tc>
          <w:tcPr>
            <w:tcW w:w="1885" w:type="dxa"/>
            <w:vAlign w:val="bottom"/>
          </w:tcPr>
          <w:p w14:paraId="0E46DDBF" w14:textId="6EE51796" w:rsidR="003063E7" w:rsidRDefault="003063E7" w:rsidP="003063E7">
            <w:pPr>
              <w:spacing w:before="240"/>
              <w:rPr>
                <w:rFonts w:cs="Times New Roman"/>
                <w:b/>
                <w:bCs/>
              </w:rPr>
            </w:pPr>
            <w:r w:rsidRPr="00180A43">
              <w:rPr>
                <w:rFonts w:cs="Times New Roman"/>
              </w:rPr>
              <w:t>Other</w:t>
            </w:r>
          </w:p>
        </w:tc>
        <w:tc>
          <w:tcPr>
            <w:tcW w:w="900" w:type="dxa"/>
            <w:vAlign w:val="bottom"/>
          </w:tcPr>
          <w:p w14:paraId="4FB59844" w14:textId="65C6C356" w:rsidR="003063E7" w:rsidRDefault="003063E7" w:rsidP="003063E7">
            <w:pPr>
              <w:spacing w:before="240"/>
              <w:rPr>
                <w:rFonts w:cs="Times New Roman"/>
                <w:b/>
                <w:bCs/>
              </w:rPr>
            </w:pPr>
            <w:r w:rsidRPr="00180A43">
              <w:rPr>
                <w:rFonts w:cs="Times New Roman"/>
              </w:rPr>
              <w:t>10307</w:t>
            </w:r>
          </w:p>
        </w:tc>
        <w:tc>
          <w:tcPr>
            <w:tcW w:w="630" w:type="dxa"/>
            <w:vAlign w:val="bottom"/>
          </w:tcPr>
          <w:p w14:paraId="049F452B" w14:textId="15409F2C" w:rsidR="003063E7" w:rsidRDefault="003063E7" w:rsidP="003063E7">
            <w:pPr>
              <w:spacing w:before="240"/>
              <w:rPr>
                <w:rFonts w:cs="Times New Roman"/>
                <w:b/>
                <w:bCs/>
              </w:rPr>
            </w:pPr>
            <w:r w:rsidRPr="00180A43">
              <w:rPr>
                <w:rFonts w:cs="Times New Roman"/>
              </w:rPr>
              <w:t>15</w:t>
            </w:r>
          </w:p>
        </w:tc>
        <w:tc>
          <w:tcPr>
            <w:tcW w:w="5935" w:type="dxa"/>
            <w:vMerge/>
          </w:tcPr>
          <w:p w14:paraId="6D2D3BA4" w14:textId="77777777" w:rsidR="003063E7" w:rsidRDefault="003063E7" w:rsidP="003063E7">
            <w:pPr>
              <w:spacing w:before="240"/>
              <w:rPr>
                <w:rFonts w:cs="Times New Roman"/>
                <w:b/>
                <w:bCs/>
              </w:rPr>
            </w:pPr>
          </w:p>
        </w:tc>
      </w:tr>
    </w:tbl>
    <w:p w14:paraId="35AEDA42" w14:textId="7140F3F9" w:rsidR="00E9074D" w:rsidRPr="00180A43" w:rsidRDefault="0074383A" w:rsidP="00E35DE7">
      <w:pPr>
        <w:spacing w:before="240"/>
        <w:rPr>
          <w:rFonts w:cs="Times New Roman"/>
        </w:rPr>
      </w:pPr>
      <w:r w:rsidRPr="00180A43">
        <w:rPr>
          <w:rFonts w:cs="Times New Roman"/>
        </w:rPr>
        <w:t xml:space="preserve">Given the </w:t>
      </w:r>
      <w:r w:rsidR="001035FC" w:rsidRPr="00180A43">
        <w:rPr>
          <w:rFonts w:cs="Times New Roman"/>
        </w:rPr>
        <w:t>imbalance</w:t>
      </w:r>
      <w:r w:rsidR="00CA6865" w:rsidRPr="00180A43">
        <w:rPr>
          <w:rFonts w:cs="Times New Roman"/>
        </w:rPr>
        <w:t xml:space="preserve"> present in our target variables</w:t>
      </w:r>
      <w:r w:rsidRPr="00180A43">
        <w:rPr>
          <w:rFonts w:cs="Times New Roman"/>
        </w:rPr>
        <w:t xml:space="preserve">, I </w:t>
      </w:r>
      <w:r w:rsidR="00D125E0" w:rsidRPr="00180A43">
        <w:rPr>
          <w:rFonts w:cs="Times New Roman"/>
        </w:rPr>
        <w:t>utilized</w:t>
      </w:r>
      <w:r w:rsidR="001035FC" w:rsidRPr="00180A43">
        <w:rPr>
          <w:rFonts w:cs="Times New Roman"/>
        </w:rPr>
        <w:t xml:space="preserve"> synthetic minority oversampling technique (SMOTE)</w:t>
      </w:r>
      <w:r w:rsidR="00D125E0" w:rsidRPr="00180A43">
        <w:rPr>
          <w:rFonts w:cs="Times New Roman"/>
        </w:rPr>
        <w:t xml:space="preserve"> on t</w:t>
      </w:r>
      <w:r w:rsidR="00C44010" w:rsidRPr="00180A43">
        <w:rPr>
          <w:rFonts w:cs="Times New Roman"/>
        </w:rPr>
        <w:t>raining sets prior to running models.</w:t>
      </w:r>
      <w:r w:rsidR="0073499F" w:rsidRPr="00180A43">
        <w:rPr>
          <w:rFonts w:cs="Times New Roman"/>
        </w:rPr>
        <w:t>.</w:t>
      </w:r>
    </w:p>
    <w:p w14:paraId="1A8A4023" w14:textId="77777777" w:rsidR="0057209B" w:rsidRDefault="0057209B">
      <w:pPr>
        <w:rPr>
          <w:rFonts w:cs="Times New Roman"/>
          <w:b/>
          <w:bCs/>
        </w:rPr>
      </w:pPr>
      <w:r>
        <w:rPr>
          <w:rFonts w:cs="Times New Roman"/>
          <w:b/>
          <w:bCs/>
        </w:rPr>
        <w:br w:type="page"/>
      </w:r>
    </w:p>
    <w:p w14:paraId="54BC01B9" w14:textId="1E7F73CD" w:rsidR="000638C5" w:rsidRPr="00180A43" w:rsidRDefault="000638C5" w:rsidP="00F90C36">
      <w:pPr>
        <w:rPr>
          <w:rFonts w:cs="Times New Roman"/>
          <w:b/>
          <w:bCs/>
        </w:rPr>
      </w:pPr>
      <w:r w:rsidRPr="00180A43">
        <w:rPr>
          <w:rFonts w:cs="Times New Roman"/>
          <w:b/>
          <w:bCs/>
        </w:rPr>
        <w:lastRenderedPageBreak/>
        <w:t>Methodology</w:t>
      </w:r>
    </w:p>
    <w:p w14:paraId="66C19D7D" w14:textId="738D8480" w:rsidR="00C44010" w:rsidRPr="00180A43" w:rsidRDefault="00C44010" w:rsidP="00F90C36">
      <w:pPr>
        <w:rPr>
          <w:rFonts w:cs="Times New Roman"/>
        </w:rPr>
      </w:pPr>
      <w:r w:rsidRPr="00180A43">
        <w:rPr>
          <w:rFonts w:cs="Times New Roman"/>
        </w:rPr>
        <w:t>M</w:t>
      </w:r>
      <w:r w:rsidRPr="00180A43">
        <w:rPr>
          <w:rFonts w:cs="Times New Roman"/>
        </w:rPr>
        <w:t>y main feature is a dummy variable indicating whether there was media coverage or not. Additional features that will be assessed include but are not limited to: Officer Days on Force at the Incident, Precinct of Incident Occurrence, Officer’s Total Complaints, Officer Rank at Incident, Type of Misconduct, Victim demographics, Officer demographics, Location of Incident, etc.</w:t>
      </w:r>
    </w:p>
    <w:p w14:paraId="3EDB149D" w14:textId="11417F38" w:rsidR="00EA504D" w:rsidRPr="00180A43" w:rsidRDefault="00D2461D" w:rsidP="00F90C36">
      <w:pPr>
        <w:rPr>
          <w:rFonts w:cs="Times New Roman"/>
        </w:rPr>
      </w:pPr>
      <w:r w:rsidRPr="00180A43">
        <w:rPr>
          <w:rFonts w:cs="Times New Roman"/>
        </w:rPr>
        <w:t xml:space="preserve">Our main target variables </w:t>
      </w:r>
      <w:r w:rsidR="002E17F9" w:rsidRPr="00180A43">
        <w:rPr>
          <w:rFonts w:cs="Times New Roman"/>
        </w:rPr>
        <w:t xml:space="preserve">in this case are the categorical variables: CCRB Complaint Disposition and NYPD Officer Penalty. </w:t>
      </w:r>
      <w:r w:rsidR="00287583" w:rsidRPr="00180A43">
        <w:rPr>
          <w:rFonts w:cs="Times New Roman"/>
        </w:rPr>
        <w:t xml:space="preserve">For the first target variable, </w:t>
      </w:r>
      <w:r w:rsidR="00A7583A" w:rsidRPr="00180A43">
        <w:rPr>
          <w:rFonts w:cs="Times New Roman"/>
        </w:rPr>
        <w:t>models need to be classifiers that are optimal for predicting multiclass variables</w:t>
      </w:r>
      <w:r w:rsidR="008914A2" w:rsidRPr="00180A43">
        <w:rPr>
          <w:rFonts w:cs="Times New Roman"/>
        </w:rPr>
        <w:t xml:space="preserve"> and ideally are not sensitive to imbalance (given that is our biggest problem with our dataset)</w:t>
      </w:r>
      <w:r w:rsidR="00A7583A" w:rsidRPr="00180A43">
        <w:rPr>
          <w:rFonts w:cs="Times New Roman"/>
        </w:rPr>
        <w:t>.</w:t>
      </w:r>
      <w:r w:rsidR="0078198D" w:rsidRPr="00180A43">
        <w:rPr>
          <w:rFonts w:cs="Times New Roman"/>
        </w:rPr>
        <w:t xml:space="preserve"> To </w:t>
      </w:r>
      <w:r w:rsidR="00CC17B1" w:rsidRPr="00180A43">
        <w:rPr>
          <w:rFonts w:cs="Times New Roman"/>
        </w:rPr>
        <w:t>account for</w:t>
      </w:r>
      <w:r w:rsidR="0078198D" w:rsidRPr="00180A43">
        <w:rPr>
          <w:rFonts w:cs="Times New Roman"/>
        </w:rPr>
        <w:t xml:space="preserve"> imbalance in model performance, </w:t>
      </w:r>
      <w:r w:rsidR="0057209B">
        <w:rPr>
          <w:rFonts w:cs="Times New Roman"/>
        </w:rPr>
        <w:t>I</w:t>
      </w:r>
      <w:r w:rsidR="0078198D" w:rsidRPr="00180A43">
        <w:rPr>
          <w:rFonts w:cs="Times New Roman"/>
        </w:rPr>
        <w:t xml:space="preserve"> will utilize F1-scores (weighted and macro) as well as balanced accuracy</w:t>
      </w:r>
      <w:r w:rsidR="00CC17B1" w:rsidRPr="00180A43">
        <w:rPr>
          <w:rFonts w:cs="Times New Roman"/>
        </w:rPr>
        <w:t xml:space="preserve"> to assess model performance. Simultaneously, we will use confusion matrix</w:t>
      </w:r>
      <w:r w:rsidR="000B4E40">
        <w:rPr>
          <w:rFonts w:cs="Times New Roman"/>
        </w:rPr>
        <w:t>es</w:t>
      </w:r>
      <w:r w:rsidR="00CC17B1" w:rsidRPr="00180A43">
        <w:rPr>
          <w:rFonts w:cs="Times New Roman"/>
        </w:rPr>
        <w:t xml:space="preserve"> to assess model performance for each </w:t>
      </w:r>
      <w:r w:rsidR="00A404F1" w:rsidRPr="00180A43">
        <w:rPr>
          <w:rFonts w:cs="Times New Roman"/>
        </w:rPr>
        <w:t>class.</w:t>
      </w:r>
    </w:p>
    <w:p w14:paraId="44B038FA" w14:textId="77777777" w:rsidR="00F0223B" w:rsidRPr="00180A43" w:rsidRDefault="00F0223B" w:rsidP="00F90C36">
      <w:pPr>
        <w:rPr>
          <w:rFonts w:cs="Times New Roman"/>
        </w:rPr>
      </w:pPr>
      <w:r w:rsidRPr="00180A43">
        <w:rPr>
          <w:rFonts w:cs="Times New Roman"/>
        </w:rPr>
        <w:t xml:space="preserve">For our second target variable, NYPD Officer Penalty, given that officers can receive multiple penalties (i.e. loss of vacation and formalized training), we need models that are optimal for multilabel classification. In this case, we assume that penalties are independent and elect to run separate binary classifiers for each label. </w:t>
      </w:r>
    </w:p>
    <w:p w14:paraId="74B29094" w14:textId="2574677C" w:rsidR="00941F11" w:rsidRPr="00180A43" w:rsidRDefault="00A404F1" w:rsidP="00F90C36">
      <w:pPr>
        <w:rPr>
          <w:rFonts w:cs="Times New Roman"/>
        </w:rPr>
      </w:pPr>
      <w:r w:rsidRPr="00180A43">
        <w:rPr>
          <w:rFonts w:cs="Times New Roman"/>
        </w:rPr>
        <w:t>I</w:t>
      </w:r>
      <w:r w:rsidR="00207C5B" w:rsidRPr="00180A43">
        <w:rPr>
          <w:rFonts w:cs="Times New Roman"/>
        </w:rPr>
        <w:t xml:space="preserve">n </w:t>
      </w:r>
      <w:r w:rsidR="00F0223B" w:rsidRPr="00180A43">
        <w:rPr>
          <w:rFonts w:cs="Times New Roman"/>
        </w:rPr>
        <w:t>both</w:t>
      </w:r>
      <w:r w:rsidR="00207C5B" w:rsidRPr="00180A43">
        <w:rPr>
          <w:rFonts w:cs="Times New Roman"/>
        </w:rPr>
        <w:t xml:space="preserve"> case</w:t>
      </w:r>
      <w:r w:rsidR="0003535F" w:rsidRPr="00180A43">
        <w:rPr>
          <w:rFonts w:cs="Times New Roman"/>
        </w:rPr>
        <w:t>s</w:t>
      </w:r>
      <w:r w:rsidR="00207C5B" w:rsidRPr="00180A43">
        <w:rPr>
          <w:rFonts w:cs="Times New Roman"/>
        </w:rPr>
        <w:t xml:space="preserve">, </w:t>
      </w:r>
      <w:r w:rsidR="00E7488D" w:rsidRPr="00180A43">
        <w:rPr>
          <w:rFonts w:cs="Times New Roman"/>
        </w:rPr>
        <w:t>I</w:t>
      </w:r>
      <w:r w:rsidR="00207C5B" w:rsidRPr="00180A43">
        <w:rPr>
          <w:rFonts w:cs="Times New Roman"/>
        </w:rPr>
        <w:t xml:space="preserve"> will avoid using models such as Decision Tree</w:t>
      </w:r>
      <w:r w:rsidRPr="00180A43">
        <w:rPr>
          <w:rFonts w:cs="Times New Roman"/>
        </w:rPr>
        <w:t xml:space="preserve">, which may be especially </w:t>
      </w:r>
      <w:r w:rsidR="00207C5B" w:rsidRPr="00180A43">
        <w:rPr>
          <w:rFonts w:cs="Times New Roman"/>
        </w:rPr>
        <w:t>sensitive to imbalanced data</w:t>
      </w:r>
      <w:r w:rsidR="001A003E" w:rsidRPr="00180A43">
        <w:rPr>
          <w:rFonts w:cs="Times New Roman"/>
        </w:rPr>
        <w:t xml:space="preserve">. </w:t>
      </w:r>
      <w:r w:rsidR="0049650E" w:rsidRPr="00180A43">
        <w:rPr>
          <w:rFonts w:cs="Times New Roman"/>
        </w:rPr>
        <w:t>Simultaneously</w:t>
      </w:r>
      <w:r w:rsidR="00F914BE" w:rsidRPr="00180A43">
        <w:rPr>
          <w:rFonts w:cs="Times New Roman"/>
        </w:rPr>
        <w:t xml:space="preserve">, I will </w:t>
      </w:r>
      <w:r w:rsidR="0003535F" w:rsidRPr="00180A43">
        <w:rPr>
          <w:rFonts w:cs="Times New Roman"/>
        </w:rPr>
        <w:t xml:space="preserve">also </w:t>
      </w:r>
      <w:r w:rsidR="00F914BE" w:rsidRPr="00180A43">
        <w:rPr>
          <w:rFonts w:cs="Times New Roman"/>
        </w:rPr>
        <w:t xml:space="preserve">avoid models such as Naïve Bayes, given </w:t>
      </w:r>
      <w:r w:rsidR="0049650E" w:rsidRPr="00180A43">
        <w:rPr>
          <w:rFonts w:cs="Times New Roman"/>
        </w:rPr>
        <w:t xml:space="preserve">that some of </w:t>
      </w:r>
      <w:r w:rsidR="00AE5D97">
        <w:rPr>
          <w:rFonts w:cs="Times New Roman"/>
        </w:rPr>
        <w:t xml:space="preserve">the </w:t>
      </w:r>
      <w:r w:rsidR="0049650E" w:rsidRPr="00180A43">
        <w:rPr>
          <w:rFonts w:cs="Times New Roman"/>
        </w:rPr>
        <w:t xml:space="preserve">model assumptions (feature independence) may be violated given my dataset. </w:t>
      </w:r>
      <w:r w:rsidR="001A003E" w:rsidRPr="00180A43">
        <w:rPr>
          <w:rFonts w:cs="Times New Roman"/>
        </w:rPr>
        <w:t xml:space="preserve">Instead, </w:t>
      </w:r>
      <w:r w:rsidR="00E7488D" w:rsidRPr="00180A43">
        <w:rPr>
          <w:rFonts w:cs="Times New Roman"/>
        </w:rPr>
        <w:t>I</w:t>
      </w:r>
      <w:r w:rsidR="001A003E" w:rsidRPr="00180A43">
        <w:rPr>
          <w:rFonts w:cs="Times New Roman"/>
        </w:rPr>
        <w:t xml:space="preserve"> will </w:t>
      </w:r>
      <w:r w:rsidR="008551FE" w:rsidRPr="00180A43">
        <w:rPr>
          <w:rFonts w:cs="Times New Roman"/>
        </w:rPr>
        <w:t xml:space="preserve">utilize models such as logistic regression, </w:t>
      </w:r>
      <w:r w:rsidR="00FE2C74" w:rsidRPr="00180A43">
        <w:rPr>
          <w:rFonts w:cs="Times New Roman"/>
        </w:rPr>
        <w:t xml:space="preserve">support vector machine, </w:t>
      </w:r>
      <w:r w:rsidR="0049650E" w:rsidRPr="00180A43">
        <w:rPr>
          <w:rFonts w:cs="Times New Roman"/>
        </w:rPr>
        <w:t>k-</w:t>
      </w:r>
      <w:r w:rsidR="008551FE" w:rsidRPr="00180A43">
        <w:rPr>
          <w:rFonts w:cs="Times New Roman"/>
        </w:rPr>
        <w:t xml:space="preserve">Nearest Neighbors, Random Forest, </w:t>
      </w:r>
      <w:r w:rsidR="00FE2C74" w:rsidRPr="00180A43">
        <w:rPr>
          <w:rFonts w:cs="Times New Roman"/>
        </w:rPr>
        <w:t xml:space="preserve">and </w:t>
      </w:r>
      <w:r w:rsidR="008551FE" w:rsidRPr="00180A43">
        <w:rPr>
          <w:rFonts w:cs="Times New Roman"/>
        </w:rPr>
        <w:t>Gradient Boost</w:t>
      </w:r>
      <w:r w:rsidR="00FE2C74" w:rsidRPr="00180A43">
        <w:rPr>
          <w:rFonts w:cs="Times New Roman"/>
        </w:rPr>
        <w:t>. Afte</w:t>
      </w:r>
      <w:r w:rsidR="00F31A38" w:rsidRPr="00180A43">
        <w:rPr>
          <w:rFonts w:cs="Times New Roman"/>
        </w:rPr>
        <w:t>r splitting data into a 60-20-20 split for training, validation, and testing, I will ru</w:t>
      </w:r>
      <w:r w:rsidR="007D6A56" w:rsidRPr="00180A43">
        <w:rPr>
          <w:rFonts w:cs="Times New Roman"/>
        </w:rPr>
        <w:t xml:space="preserve">n initial models. Depending on model performance, I will tune hyperparameters for a select subset of </w:t>
      </w:r>
      <w:r w:rsidR="0049650E" w:rsidRPr="00180A43">
        <w:rPr>
          <w:rFonts w:cs="Times New Roman"/>
        </w:rPr>
        <w:t>high-performing</w:t>
      </w:r>
      <w:r w:rsidR="007D6A56" w:rsidRPr="00180A43">
        <w:rPr>
          <w:rFonts w:cs="Times New Roman"/>
        </w:rPr>
        <w:t xml:space="preserve"> models on the validation set</w:t>
      </w:r>
      <w:r w:rsidR="00F914BE" w:rsidRPr="00180A43">
        <w:rPr>
          <w:rFonts w:cs="Times New Roman"/>
        </w:rPr>
        <w:t xml:space="preserve"> using </w:t>
      </w:r>
      <w:r w:rsidR="00C273BE" w:rsidRPr="00180A43">
        <w:rPr>
          <w:rFonts w:cs="Times New Roman"/>
        </w:rPr>
        <w:t xml:space="preserve">randomized </w:t>
      </w:r>
      <w:r w:rsidR="00F914BE" w:rsidRPr="00180A43">
        <w:rPr>
          <w:rFonts w:cs="Times New Roman"/>
        </w:rPr>
        <w:t xml:space="preserve">search and </w:t>
      </w:r>
      <w:r w:rsidR="0049650E" w:rsidRPr="00180A43">
        <w:rPr>
          <w:rFonts w:cs="Times New Roman"/>
        </w:rPr>
        <w:t>cross-validation</w:t>
      </w:r>
      <w:r w:rsidR="00941F11" w:rsidRPr="00180A43">
        <w:rPr>
          <w:rFonts w:cs="Times New Roman"/>
        </w:rPr>
        <w:t>.</w:t>
      </w:r>
    </w:p>
    <w:p w14:paraId="0F7FD769" w14:textId="669CCC7C" w:rsidR="00526577" w:rsidRPr="00180A43" w:rsidRDefault="00F937CF" w:rsidP="00F90C36">
      <w:pPr>
        <w:rPr>
          <w:rFonts w:cs="Times New Roman"/>
        </w:rPr>
      </w:pPr>
      <w:r w:rsidRPr="00180A43">
        <w:rPr>
          <w:rFonts w:cs="Times New Roman"/>
        </w:rPr>
        <w:t xml:space="preserve">Given that </w:t>
      </w:r>
      <w:r w:rsidR="00B15DBC" w:rsidRPr="00180A43">
        <w:rPr>
          <w:rFonts w:cs="Times New Roman"/>
        </w:rPr>
        <w:t>some of the models may</w:t>
      </w:r>
      <w:r w:rsidRPr="00180A43">
        <w:rPr>
          <w:rFonts w:cs="Times New Roman"/>
        </w:rPr>
        <w:t xml:space="preserve"> perform better for smaller and low-dimensional datasets, I may have to </w:t>
      </w:r>
      <w:r w:rsidR="00B15DBC" w:rsidRPr="00180A43">
        <w:rPr>
          <w:rFonts w:cs="Times New Roman"/>
        </w:rPr>
        <w:t>reduce features using PCA</w:t>
      </w:r>
      <w:r w:rsidRPr="00180A43">
        <w:rPr>
          <w:rFonts w:cs="Times New Roman"/>
        </w:rPr>
        <w:t>.</w:t>
      </w:r>
      <w:r w:rsidR="00B15DBC" w:rsidRPr="00180A43">
        <w:rPr>
          <w:rFonts w:cs="Times New Roman"/>
        </w:rPr>
        <w:t xml:space="preserve"> Other methodological considerations include dichotomizing my target variables</w:t>
      </w:r>
      <w:r w:rsidR="007C7285" w:rsidRPr="00180A43">
        <w:rPr>
          <w:rFonts w:cs="Times New Roman"/>
        </w:rPr>
        <w:t xml:space="preserve"> (specifically </w:t>
      </w:r>
      <w:r w:rsidR="006D343C">
        <w:rPr>
          <w:rFonts w:cs="Times New Roman"/>
        </w:rPr>
        <w:t xml:space="preserve">for the </w:t>
      </w:r>
      <w:r w:rsidR="007C7285" w:rsidRPr="00180A43">
        <w:rPr>
          <w:rFonts w:cs="Times New Roman"/>
        </w:rPr>
        <w:t>CCRB Complaint Disposition</w:t>
      </w:r>
      <w:r w:rsidR="007C7285" w:rsidRPr="00180A43">
        <w:rPr>
          <w:rFonts w:cs="Times New Roman"/>
        </w:rPr>
        <w:t>)</w:t>
      </w:r>
      <w:r w:rsidR="00B15DBC" w:rsidRPr="00180A43">
        <w:rPr>
          <w:rFonts w:cs="Times New Roman"/>
        </w:rPr>
        <w:t>.</w:t>
      </w:r>
      <w:r w:rsidRPr="00180A43">
        <w:rPr>
          <w:rFonts w:cs="Times New Roman"/>
        </w:rPr>
        <w:t xml:space="preserve"> </w:t>
      </w:r>
    </w:p>
    <w:p w14:paraId="414C1BFE" w14:textId="4456C50A" w:rsidR="00E83A8C" w:rsidRPr="00180A43" w:rsidRDefault="00FB51EA" w:rsidP="00F90C36">
      <w:pPr>
        <w:rPr>
          <w:rFonts w:cs="Times New Roman"/>
        </w:rPr>
      </w:pPr>
      <w:r w:rsidRPr="00180A43">
        <w:rPr>
          <w:rFonts w:cs="Times New Roman"/>
          <w:b/>
          <w:bCs/>
        </w:rPr>
        <w:t>Initial Results</w:t>
      </w:r>
    </w:p>
    <w:p w14:paraId="5881FDE2" w14:textId="1D83B965" w:rsidR="00FB51EA" w:rsidRPr="00180A43" w:rsidRDefault="001849C4" w:rsidP="00F90C36">
      <w:pPr>
        <w:rPr>
          <w:rFonts w:cs="Times New Roman"/>
        </w:rPr>
      </w:pPr>
      <w:r w:rsidRPr="00180A43">
        <w:rPr>
          <w:rFonts w:cs="Times New Roman"/>
        </w:rPr>
        <w:t>We ran 5 different initial models</w:t>
      </w:r>
      <w:r w:rsidR="00B67DCF" w:rsidRPr="00180A43">
        <w:rPr>
          <w:rFonts w:cs="Times New Roman"/>
        </w:rPr>
        <w:t xml:space="preserve"> to predict case outcome</w:t>
      </w:r>
      <w:r w:rsidRPr="00180A43">
        <w:rPr>
          <w:rFonts w:cs="Times New Roman"/>
        </w:rPr>
        <w:t>. Only two of these models (both ensemble method</w:t>
      </w:r>
      <w:r w:rsidR="007C63D1" w:rsidRPr="00180A43">
        <w:rPr>
          <w:rFonts w:cs="Times New Roman"/>
        </w:rPr>
        <w:t xml:space="preserve"> models</w:t>
      </w:r>
      <w:r w:rsidRPr="00180A43">
        <w:rPr>
          <w:rFonts w:cs="Times New Roman"/>
        </w:rPr>
        <w:t xml:space="preserve">) showed </w:t>
      </w:r>
      <w:r w:rsidR="00B50ECD" w:rsidRPr="00180A43">
        <w:rPr>
          <w:rFonts w:cs="Times New Roman"/>
        </w:rPr>
        <w:t>performance that was better than chance</w:t>
      </w:r>
      <w:r w:rsidR="006C3A88" w:rsidRPr="00180A43">
        <w:rPr>
          <w:rFonts w:cs="Times New Roman"/>
        </w:rPr>
        <w:t xml:space="preserve"> when </w:t>
      </w:r>
      <w:r w:rsidR="00B417A2" w:rsidRPr="00180A43">
        <w:rPr>
          <w:rFonts w:cs="Times New Roman"/>
        </w:rPr>
        <w:t>utilized against the validation set</w:t>
      </w:r>
      <w:r w:rsidR="00B50ECD" w:rsidRPr="00180A43">
        <w:rPr>
          <w:rFonts w:cs="Times New Roman"/>
        </w:rPr>
        <w:t>. We report the F1-scores (weighted and macro), balanced accuracy, and confusion matrixes for each model below:</w:t>
      </w:r>
    </w:p>
    <w:p w14:paraId="0827D489" w14:textId="3737847B" w:rsidR="00F934AD" w:rsidRPr="00180A43" w:rsidRDefault="00F934AD" w:rsidP="00F90C36">
      <w:pPr>
        <w:rPr>
          <w:rFonts w:cs="Times New Roman"/>
          <w:b/>
          <w:bCs/>
        </w:rPr>
      </w:pPr>
      <w:r w:rsidRPr="00180A43">
        <w:rPr>
          <w:rFonts w:cs="Times New Roman"/>
          <w:b/>
          <w:bCs/>
        </w:rPr>
        <w:lastRenderedPageBreak/>
        <w:t xml:space="preserve">Table 3. </w:t>
      </w:r>
      <w:r w:rsidR="00FC1BEA">
        <w:rPr>
          <w:rFonts w:cs="Times New Roman"/>
          <w:b/>
          <w:bCs/>
        </w:rPr>
        <w:t xml:space="preserve">Case Outcome </w:t>
      </w:r>
      <w:r w:rsidRPr="00180A43">
        <w:rPr>
          <w:rFonts w:cs="Times New Roman"/>
          <w:b/>
          <w:bCs/>
        </w:rPr>
        <w:t>Model Performance</w:t>
      </w:r>
    </w:p>
    <w:tbl>
      <w:tblPr>
        <w:tblStyle w:val="TableGrid"/>
        <w:tblW w:w="0" w:type="auto"/>
        <w:tblLook w:val="04A0" w:firstRow="1" w:lastRow="0" w:firstColumn="1" w:lastColumn="0" w:noHBand="0" w:noVBand="1"/>
      </w:tblPr>
      <w:tblGrid>
        <w:gridCol w:w="1115"/>
        <w:gridCol w:w="1339"/>
        <w:gridCol w:w="967"/>
        <w:gridCol w:w="5929"/>
      </w:tblGrid>
      <w:tr w:rsidR="00180A43" w:rsidRPr="00180A43" w14:paraId="22DAD876" w14:textId="77777777" w:rsidTr="00F934AD">
        <w:tc>
          <w:tcPr>
            <w:tcW w:w="1034" w:type="dxa"/>
          </w:tcPr>
          <w:p w14:paraId="4398D67C" w14:textId="62F1DFC7" w:rsidR="006C4529" w:rsidRPr="00180A43" w:rsidRDefault="006C4529" w:rsidP="00F90C36">
            <w:pPr>
              <w:rPr>
                <w:rFonts w:cs="Times New Roman"/>
                <w:b/>
                <w:bCs/>
              </w:rPr>
            </w:pPr>
            <w:r w:rsidRPr="00180A43">
              <w:rPr>
                <w:rFonts w:cs="Times New Roman"/>
                <w:b/>
                <w:bCs/>
              </w:rPr>
              <w:t>Model</w:t>
            </w:r>
          </w:p>
        </w:tc>
        <w:tc>
          <w:tcPr>
            <w:tcW w:w="1228" w:type="dxa"/>
          </w:tcPr>
          <w:p w14:paraId="596922B2" w14:textId="7BF278B5" w:rsidR="006C4529" w:rsidRPr="00180A43" w:rsidRDefault="006C4529" w:rsidP="00F90C36">
            <w:pPr>
              <w:rPr>
                <w:rFonts w:cs="Times New Roman"/>
                <w:b/>
                <w:bCs/>
              </w:rPr>
            </w:pPr>
            <w:r w:rsidRPr="00180A43">
              <w:rPr>
                <w:rFonts w:cs="Times New Roman"/>
                <w:b/>
                <w:bCs/>
              </w:rPr>
              <w:t>Metric</w:t>
            </w:r>
          </w:p>
        </w:tc>
        <w:tc>
          <w:tcPr>
            <w:tcW w:w="1333" w:type="dxa"/>
          </w:tcPr>
          <w:p w14:paraId="3164E3BA" w14:textId="01CD606E" w:rsidR="006C4529" w:rsidRPr="00180A43" w:rsidRDefault="006C4529" w:rsidP="00F90C36">
            <w:pPr>
              <w:rPr>
                <w:rFonts w:cs="Times New Roman"/>
                <w:b/>
                <w:bCs/>
              </w:rPr>
            </w:pPr>
            <w:r w:rsidRPr="00180A43">
              <w:rPr>
                <w:rFonts w:cs="Times New Roman"/>
                <w:b/>
                <w:bCs/>
              </w:rPr>
              <w:t>Score</w:t>
            </w:r>
          </w:p>
        </w:tc>
        <w:tc>
          <w:tcPr>
            <w:tcW w:w="5755" w:type="dxa"/>
          </w:tcPr>
          <w:p w14:paraId="068120FA" w14:textId="711A3BD0" w:rsidR="006C4529" w:rsidRPr="00180A43" w:rsidRDefault="006C4529" w:rsidP="00F90C36">
            <w:pPr>
              <w:rPr>
                <w:rFonts w:cs="Times New Roman"/>
                <w:b/>
                <w:bCs/>
              </w:rPr>
            </w:pPr>
            <w:r w:rsidRPr="00180A43">
              <w:rPr>
                <w:rFonts w:cs="Times New Roman"/>
                <w:b/>
                <w:bCs/>
              </w:rPr>
              <w:t>Confusion Matrix</w:t>
            </w:r>
          </w:p>
        </w:tc>
      </w:tr>
      <w:tr w:rsidR="006D343C" w:rsidRPr="00180A43" w14:paraId="0DA072AF" w14:textId="77777777" w:rsidTr="00F934AD">
        <w:tc>
          <w:tcPr>
            <w:tcW w:w="1034" w:type="dxa"/>
            <w:vMerge w:val="restart"/>
          </w:tcPr>
          <w:p w14:paraId="40AEDED7" w14:textId="05E61D1A" w:rsidR="00E12B94" w:rsidRPr="00180A43" w:rsidRDefault="00E12B94" w:rsidP="00F90C36">
            <w:pPr>
              <w:rPr>
                <w:rFonts w:cs="Times New Roman"/>
              </w:rPr>
            </w:pPr>
            <w:r w:rsidRPr="00180A43">
              <w:rPr>
                <w:rFonts w:cs="Times New Roman"/>
              </w:rPr>
              <w:t>Logistic</w:t>
            </w:r>
            <w:r w:rsidR="006D343C">
              <w:rPr>
                <w:rFonts w:cs="Times New Roman"/>
              </w:rPr>
              <w:t xml:space="preserve"> </w:t>
            </w:r>
          </w:p>
        </w:tc>
        <w:tc>
          <w:tcPr>
            <w:tcW w:w="1228" w:type="dxa"/>
          </w:tcPr>
          <w:p w14:paraId="0FA7ABE2" w14:textId="105C0CFF" w:rsidR="00E12B94" w:rsidRPr="00180A43" w:rsidRDefault="00E12B94" w:rsidP="00F90C36">
            <w:pPr>
              <w:rPr>
                <w:rFonts w:cs="Times New Roman"/>
              </w:rPr>
            </w:pPr>
            <w:r w:rsidRPr="00180A43">
              <w:rPr>
                <w:rFonts w:cs="Times New Roman"/>
              </w:rPr>
              <w:t>F1 (Weighted)</w:t>
            </w:r>
          </w:p>
        </w:tc>
        <w:tc>
          <w:tcPr>
            <w:tcW w:w="1333" w:type="dxa"/>
          </w:tcPr>
          <w:p w14:paraId="2E79C569" w14:textId="252CFF62" w:rsidR="00E12B94" w:rsidRPr="00180A43" w:rsidRDefault="00F645D6" w:rsidP="00F90C36">
            <w:pPr>
              <w:rPr>
                <w:rFonts w:cs="Times New Roman"/>
              </w:rPr>
            </w:pPr>
            <w:r w:rsidRPr="00180A43">
              <w:rPr>
                <w:rFonts w:cs="Times New Roman"/>
              </w:rPr>
              <w:t>0.298</w:t>
            </w:r>
          </w:p>
        </w:tc>
        <w:tc>
          <w:tcPr>
            <w:tcW w:w="5755" w:type="dxa"/>
            <w:vMerge w:val="restart"/>
          </w:tcPr>
          <w:p w14:paraId="10970B7D" w14:textId="27D2BE84" w:rsidR="00E12B94" w:rsidRPr="00180A43" w:rsidRDefault="00F645D6" w:rsidP="00F90C36">
            <w:pPr>
              <w:rPr>
                <w:rFonts w:cs="Times New Roman"/>
              </w:rPr>
            </w:pPr>
            <w:r w:rsidRPr="00180A43">
              <w:rPr>
                <w:noProof/>
              </w:rPr>
              <w:drawing>
                <wp:anchor distT="0" distB="0" distL="114300" distR="114300" simplePos="0" relativeHeight="251658240" behindDoc="0" locked="0" layoutInCell="1" allowOverlap="1" wp14:anchorId="718DD7EC" wp14:editId="622D58C8">
                  <wp:simplePos x="0" y="0"/>
                  <wp:positionH relativeFrom="column">
                    <wp:posOffset>169410</wp:posOffset>
                  </wp:positionH>
                  <wp:positionV relativeFrom="paragraph">
                    <wp:posOffset>7435</wp:posOffset>
                  </wp:positionV>
                  <wp:extent cx="3516592" cy="2952000"/>
                  <wp:effectExtent l="0" t="0" r="8255" b="1270"/>
                  <wp:wrapTopAndBottom/>
                  <wp:docPr id="10974466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7831" cy="295304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D343C" w:rsidRPr="00180A43" w14:paraId="23FCB3A9" w14:textId="77777777" w:rsidTr="00F934AD">
        <w:tc>
          <w:tcPr>
            <w:tcW w:w="1034" w:type="dxa"/>
            <w:vMerge/>
          </w:tcPr>
          <w:p w14:paraId="1D661516" w14:textId="77777777" w:rsidR="00E12B94" w:rsidRPr="00180A43" w:rsidRDefault="00E12B94" w:rsidP="00F90C36">
            <w:pPr>
              <w:rPr>
                <w:rFonts w:cs="Times New Roman"/>
              </w:rPr>
            </w:pPr>
          </w:p>
        </w:tc>
        <w:tc>
          <w:tcPr>
            <w:tcW w:w="1228" w:type="dxa"/>
          </w:tcPr>
          <w:p w14:paraId="7043A88F" w14:textId="2296ADBC" w:rsidR="00E12B94" w:rsidRPr="00180A43" w:rsidRDefault="00E12B94" w:rsidP="00F90C36">
            <w:pPr>
              <w:rPr>
                <w:rFonts w:cs="Times New Roman"/>
              </w:rPr>
            </w:pPr>
            <w:r w:rsidRPr="00180A43">
              <w:rPr>
                <w:rFonts w:cs="Times New Roman"/>
              </w:rPr>
              <w:t>F1 (Macro)</w:t>
            </w:r>
          </w:p>
        </w:tc>
        <w:tc>
          <w:tcPr>
            <w:tcW w:w="1333" w:type="dxa"/>
          </w:tcPr>
          <w:p w14:paraId="6EA65F4C" w14:textId="0C9E8D90" w:rsidR="00E12B94" w:rsidRPr="00180A43" w:rsidRDefault="00F645D6" w:rsidP="00F90C36">
            <w:pPr>
              <w:rPr>
                <w:rFonts w:cs="Times New Roman"/>
              </w:rPr>
            </w:pPr>
            <w:r w:rsidRPr="00180A43">
              <w:rPr>
                <w:rFonts w:cs="Times New Roman"/>
              </w:rPr>
              <w:t>0.211</w:t>
            </w:r>
          </w:p>
        </w:tc>
        <w:tc>
          <w:tcPr>
            <w:tcW w:w="5755" w:type="dxa"/>
            <w:vMerge/>
          </w:tcPr>
          <w:p w14:paraId="7FA2CF6E" w14:textId="77777777" w:rsidR="00E12B94" w:rsidRPr="00180A43" w:rsidRDefault="00E12B94" w:rsidP="00F90C36">
            <w:pPr>
              <w:rPr>
                <w:rFonts w:cs="Times New Roman"/>
              </w:rPr>
            </w:pPr>
          </w:p>
        </w:tc>
      </w:tr>
      <w:tr w:rsidR="006D343C" w:rsidRPr="00180A43" w14:paraId="76145C96" w14:textId="77777777" w:rsidTr="00F934AD">
        <w:tc>
          <w:tcPr>
            <w:tcW w:w="1034" w:type="dxa"/>
            <w:vMerge/>
          </w:tcPr>
          <w:p w14:paraId="3085283F" w14:textId="77777777" w:rsidR="00F645D6" w:rsidRPr="00180A43" w:rsidRDefault="00F645D6" w:rsidP="00F645D6">
            <w:pPr>
              <w:rPr>
                <w:rFonts w:cs="Times New Roman"/>
              </w:rPr>
            </w:pPr>
          </w:p>
        </w:tc>
        <w:tc>
          <w:tcPr>
            <w:tcW w:w="1228" w:type="dxa"/>
          </w:tcPr>
          <w:p w14:paraId="7F65C828" w14:textId="674A9FA9" w:rsidR="00F645D6" w:rsidRPr="00180A43" w:rsidRDefault="00F645D6" w:rsidP="00F645D6">
            <w:pPr>
              <w:rPr>
                <w:rFonts w:cs="Times New Roman"/>
              </w:rPr>
            </w:pPr>
            <w:r w:rsidRPr="00180A43">
              <w:rPr>
                <w:rFonts w:cs="Times New Roman"/>
              </w:rPr>
              <w:t>Balanced Accuracy</w:t>
            </w:r>
          </w:p>
        </w:tc>
        <w:tc>
          <w:tcPr>
            <w:tcW w:w="1333" w:type="dxa"/>
          </w:tcPr>
          <w:p w14:paraId="7EBCAD79" w14:textId="38D53862" w:rsidR="00F645D6" w:rsidRPr="00180A43" w:rsidRDefault="00F645D6" w:rsidP="00F645D6">
            <w:pPr>
              <w:rPr>
                <w:rFonts w:cs="Times New Roman"/>
              </w:rPr>
            </w:pPr>
            <w:r w:rsidRPr="00180A43">
              <w:rPr>
                <w:rFonts w:cs="Times New Roman"/>
              </w:rPr>
              <w:t>0.304</w:t>
            </w:r>
          </w:p>
        </w:tc>
        <w:tc>
          <w:tcPr>
            <w:tcW w:w="5755" w:type="dxa"/>
            <w:vMerge/>
          </w:tcPr>
          <w:p w14:paraId="27580068" w14:textId="77777777" w:rsidR="00F645D6" w:rsidRPr="00180A43" w:rsidRDefault="00F645D6" w:rsidP="00F645D6">
            <w:pPr>
              <w:rPr>
                <w:rFonts w:cs="Times New Roman"/>
              </w:rPr>
            </w:pPr>
          </w:p>
        </w:tc>
      </w:tr>
      <w:tr w:rsidR="00F934AD" w:rsidRPr="00180A43" w14:paraId="386F1E3F" w14:textId="77777777" w:rsidTr="00F934AD">
        <w:tc>
          <w:tcPr>
            <w:tcW w:w="1034" w:type="dxa"/>
            <w:vMerge w:val="restart"/>
          </w:tcPr>
          <w:p w14:paraId="5F5C66DC" w14:textId="05D938E3" w:rsidR="00F645D6" w:rsidRPr="00180A43" w:rsidRDefault="00F645D6" w:rsidP="00F645D6">
            <w:pPr>
              <w:rPr>
                <w:rFonts w:cs="Times New Roman"/>
              </w:rPr>
            </w:pPr>
            <w:r w:rsidRPr="00180A43">
              <w:rPr>
                <w:rFonts w:cs="Times New Roman"/>
              </w:rPr>
              <w:t>SVM</w:t>
            </w:r>
          </w:p>
        </w:tc>
        <w:tc>
          <w:tcPr>
            <w:tcW w:w="1228" w:type="dxa"/>
          </w:tcPr>
          <w:p w14:paraId="76E2E41B" w14:textId="0B358C44" w:rsidR="00F645D6" w:rsidRPr="00180A43" w:rsidRDefault="00F645D6" w:rsidP="00F645D6">
            <w:pPr>
              <w:rPr>
                <w:rFonts w:cs="Times New Roman"/>
              </w:rPr>
            </w:pPr>
            <w:r w:rsidRPr="00180A43">
              <w:rPr>
                <w:rFonts w:cs="Times New Roman"/>
              </w:rPr>
              <w:t>F1 (Weighted)</w:t>
            </w:r>
          </w:p>
        </w:tc>
        <w:tc>
          <w:tcPr>
            <w:tcW w:w="1333" w:type="dxa"/>
          </w:tcPr>
          <w:p w14:paraId="7955C602" w14:textId="4A1358C0" w:rsidR="00F645D6" w:rsidRPr="00180A43" w:rsidRDefault="00255867" w:rsidP="00F645D6">
            <w:pPr>
              <w:rPr>
                <w:rFonts w:cs="Times New Roman"/>
              </w:rPr>
            </w:pPr>
            <w:r w:rsidRPr="00180A43">
              <w:rPr>
                <w:rFonts w:cs="Times New Roman"/>
              </w:rPr>
              <w:t>0.2</w:t>
            </w:r>
            <w:r w:rsidR="00FA5543" w:rsidRPr="00180A43">
              <w:rPr>
                <w:rFonts w:cs="Times New Roman"/>
              </w:rPr>
              <w:t>96</w:t>
            </w:r>
          </w:p>
        </w:tc>
        <w:tc>
          <w:tcPr>
            <w:tcW w:w="5755" w:type="dxa"/>
            <w:vMerge w:val="restart"/>
          </w:tcPr>
          <w:p w14:paraId="6A9A31A3" w14:textId="23A3F4E1" w:rsidR="00F645D6" w:rsidRPr="00180A43" w:rsidRDefault="00F934AD" w:rsidP="00F645D6">
            <w:pPr>
              <w:rPr>
                <w:rFonts w:cs="Times New Roman"/>
              </w:rPr>
            </w:pPr>
            <w:r w:rsidRPr="00180A43">
              <w:rPr>
                <w:noProof/>
              </w:rPr>
              <w:drawing>
                <wp:anchor distT="0" distB="0" distL="114300" distR="114300" simplePos="0" relativeHeight="251664384" behindDoc="1" locked="0" layoutInCell="1" allowOverlap="1" wp14:anchorId="64AEC3DC" wp14:editId="0BA0AAF6">
                  <wp:simplePos x="0" y="0"/>
                  <wp:positionH relativeFrom="column">
                    <wp:posOffset>111760</wp:posOffset>
                  </wp:positionH>
                  <wp:positionV relativeFrom="paragraph">
                    <wp:posOffset>635</wp:posOffset>
                  </wp:positionV>
                  <wp:extent cx="3576955" cy="3002280"/>
                  <wp:effectExtent l="0" t="0" r="4445" b="7620"/>
                  <wp:wrapTight wrapText="bothSides">
                    <wp:wrapPolygon edited="0">
                      <wp:start x="0" y="0"/>
                      <wp:lineTo x="0" y="21518"/>
                      <wp:lineTo x="21512" y="21518"/>
                      <wp:lineTo x="21512" y="0"/>
                      <wp:lineTo x="0" y="0"/>
                    </wp:wrapPolygon>
                  </wp:wrapTight>
                  <wp:docPr id="9249952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6955" cy="30022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934AD" w:rsidRPr="00180A43" w14:paraId="495B5D06" w14:textId="77777777" w:rsidTr="00F934AD">
        <w:tc>
          <w:tcPr>
            <w:tcW w:w="1034" w:type="dxa"/>
            <w:vMerge/>
          </w:tcPr>
          <w:p w14:paraId="381FE274" w14:textId="77777777" w:rsidR="00F645D6" w:rsidRPr="00180A43" w:rsidRDefault="00F645D6" w:rsidP="00F645D6">
            <w:pPr>
              <w:rPr>
                <w:rFonts w:cs="Times New Roman"/>
              </w:rPr>
            </w:pPr>
          </w:p>
        </w:tc>
        <w:tc>
          <w:tcPr>
            <w:tcW w:w="1228" w:type="dxa"/>
          </w:tcPr>
          <w:p w14:paraId="3A3F4E6A" w14:textId="2052C6C6" w:rsidR="00F645D6" w:rsidRPr="00180A43" w:rsidRDefault="00F645D6" w:rsidP="00F645D6">
            <w:pPr>
              <w:rPr>
                <w:rFonts w:cs="Times New Roman"/>
              </w:rPr>
            </w:pPr>
            <w:r w:rsidRPr="00180A43">
              <w:rPr>
                <w:rFonts w:cs="Times New Roman"/>
              </w:rPr>
              <w:t>F1 (Macro)</w:t>
            </w:r>
          </w:p>
        </w:tc>
        <w:tc>
          <w:tcPr>
            <w:tcW w:w="1333" w:type="dxa"/>
          </w:tcPr>
          <w:p w14:paraId="29AFFCEB" w14:textId="7D0FC361" w:rsidR="00F645D6" w:rsidRPr="00180A43" w:rsidRDefault="00FA5543" w:rsidP="00F645D6">
            <w:pPr>
              <w:rPr>
                <w:rFonts w:cs="Times New Roman"/>
              </w:rPr>
            </w:pPr>
            <w:r w:rsidRPr="00180A43">
              <w:rPr>
                <w:rFonts w:cs="Times New Roman"/>
              </w:rPr>
              <w:t>0.196</w:t>
            </w:r>
          </w:p>
        </w:tc>
        <w:tc>
          <w:tcPr>
            <w:tcW w:w="5755" w:type="dxa"/>
            <w:vMerge/>
          </w:tcPr>
          <w:p w14:paraId="5F8696FD" w14:textId="77777777" w:rsidR="00F645D6" w:rsidRPr="00180A43" w:rsidRDefault="00F645D6" w:rsidP="00F645D6">
            <w:pPr>
              <w:rPr>
                <w:rFonts w:cs="Times New Roman"/>
              </w:rPr>
            </w:pPr>
          </w:p>
        </w:tc>
      </w:tr>
      <w:tr w:rsidR="006D343C" w:rsidRPr="00180A43" w14:paraId="2D07F5C7" w14:textId="77777777" w:rsidTr="00F934AD">
        <w:tc>
          <w:tcPr>
            <w:tcW w:w="1034" w:type="dxa"/>
            <w:vMerge/>
          </w:tcPr>
          <w:p w14:paraId="510C8559" w14:textId="77777777" w:rsidR="00F645D6" w:rsidRPr="00180A43" w:rsidRDefault="00F645D6" w:rsidP="00F645D6">
            <w:pPr>
              <w:rPr>
                <w:rFonts w:cs="Times New Roman"/>
              </w:rPr>
            </w:pPr>
          </w:p>
        </w:tc>
        <w:tc>
          <w:tcPr>
            <w:tcW w:w="1228" w:type="dxa"/>
          </w:tcPr>
          <w:p w14:paraId="68647CD3" w14:textId="1716EA9D" w:rsidR="00F645D6" w:rsidRPr="00180A43" w:rsidRDefault="00F645D6" w:rsidP="00F645D6">
            <w:pPr>
              <w:rPr>
                <w:rFonts w:cs="Times New Roman"/>
              </w:rPr>
            </w:pPr>
            <w:r w:rsidRPr="00180A43">
              <w:rPr>
                <w:rFonts w:cs="Times New Roman"/>
              </w:rPr>
              <w:t>Balanced Accuracy</w:t>
            </w:r>
          </w:p>
        </w:tc>
        <w:tc>
          <w:tcPr>
            <w:tcW w:w="1333" w:type="dxa"/>
          </w:tcPr>
          <w:p w14:paraId="72158E28" w14:textId="1BD709E9" w:rsidR="00F645D6" w:rsidRPr="00180A43" w:rsidRDefault="00FA5543" w:rsidP="00F645D6">
            <w:pPr>
              <w:rPr>
                <w:rFonts w:cs="Times New Roman"/>
              </w:rPr>
            </w:pPr>
            <w:r w:rsidRPr="00180A43">
              <w:rPr>
                <w:rFonts w:cs="Times New Roman"/>
              </w:rPr>
              <w:t>0.302</w:t>
            </w:r>
          </w:p>
        </w:tc>
        <w:tc>
          <w:tcPr>
            <w:tcW w:w="5755" w:type="dxa"/>
            <w:vMerge/>
          </w:tcPr>
          <w:p w14:paraId="3FFB76C3" w14:textId="77777777" w:rsidR="00F645D6" w:rsidRPr="00180A43" w:rsidRDefault="00F645D6" w:rsidP="00F645D6">
            <w:pPr>
              <w:rPr>
                <w:rFonts w:cs="Times New Roman"/>
              </w:rPr>
            </w:pPr>
          </w:p>
        </w:tc>
      </w:tr>
      <w:tr w:rsidR="006D343C" w:rsidRPr="00180A43" w14:paraId="54C3593E" w14:textId="77777777" w:rsidTr="00F934AD">
        <w:tc>
          <w:tcPr>
            <w:tcW w:w="1034" w:type="dxa"/>
            <w:vMerge w:val="restart"/>
          </w:tcPr>
          <w:p w14:paraId="19E81D2C" w14:textId="09286314" w:rsidR="00F645D6" w:rsidRPr="00180A43" w:rsidRDefault="00F645D6" w:rsidP="00F645D6">
            <w:pPr>
              <w:rPr>
                <w:rFonts w:cs="Times New Roman"/>
              </w:rPr>
            </w:pPr>
            <w:r w:rsidRPr="00180A43">
              <w:rPr>
                <w:rFonts w:cs="Times New Roman"/>
              </w:rPr>
              <w:t>KNN</w:t>
            </w:r>
          </w:p>
        </w:tc>
        <w:tc>
          <w:tcPr>
            <w:tcW w:w="1228" w:type="dxa"/>
          </w:tcPr>
          <w:p w14:paraId="78B3E2FE" w14:textId="557C851F" w:rsidR="00F645D6" w:rsidRPr="00180A43" w:rsidRDefault="00F645D6" w:rsidP="00F645D6">
            <w:pPr>
              <w:rPr>
                <w:rFonts w:cs="Times New Roman"/>
              </w:rPr>
            </w:pPr>
            <w:r w:rsidRPr="00180A43">
              <w:rPr>
                <w:rFonts w:cs="Times New Roman"/>
              </w:rPr>
              <w:t>F1</w:t>
            </w:r>
            <w:r w:rsidR="00555C95" w:rsidRPr="00180A43">
              <w:rPr>
                <w:rFonts w:cs="Times New Roman"/>
              </w:rPr>
              <w:t xml:space="preserve"> </w:t>
            </w:r>
            <w:r w:rsidRPr="00180A43">
              <w:rPr>
                <w:rFonts w:cs="Times New Roman"/>
              </w:rPr>
              <w:t>(Weighted)</w:t>
            </w:r>
          </w:p>
        </w:tc>
        <w:tc>
          <w:tcPr>
            <w:tcW w:w="1333" w:type="dxa"/>
          </w:tcPr>
          <w:p w14:paraId="28182B74" w14:textId="59895289" w:rsidR="00F645D6" w:rsidRPr="00180A43" w:rsidRDefault="00F934AD" w:rsidP="00F645D6">
            <w:pPr>
              <w:rPr>
                <w:rFonts w:cs="Times New Roman"/>
              </w:rPr>
            </w:pPr>
            <w:r w:rsidRPr="00180A43">
              <w:rPr>
                <w:rFonts w:cs="Times New Roman"/>
              </w:rPr>
              <w:t>0.526</w:t>
            </w:r>
          </w:p>
        </w:tc>
        <w:tc>
          <w:tcPr>
            <w:tcW w:w="5755" w:type="dxa"/>
            <w:vMerge w:val="restart"/>
          </w:tcPr>
          <w:p w14:paraId="4247BA50" w14:textId="0F415796" w:rsidR="00F645D6" w:rsidRPr="00180A43" w:rsidRDefault="00F934AD" w:rsidP="00F645D6">
            <w:pPr>
              <w:rPr>
                <w:rFonts w:cs="Times New Roman"/>
              </w:rPr>
            </w:pPr>
            <w:r w:rsidRPr="00180A43">
              <w:rPr>
                <w:noProof/>
              </w:rPr>
              <w:drawing>
                <wp:anchor distT="0" distB="0" distL="114300" distR="114300" simplePos="0" relativeHeight="251660288" behindDoc="0" locked="0" layoutInCell="1" allowOverlap="1" wp14:anchorId="49D2CBB6" wp14:editId="358B4821">
                  <wp:simplePos x="0" y="0"/>
                  <wp:positionH relativeFrom="column">
                    <wp:posOffset>76835</wp:posOffset>
                  </wp:positionH>
                  <wp:positionV relativeFrom="paragraph">
                    <wp:posOffset>48895</wp:posOffset>
                  </wp:positionV>
                  <wp:extent cx="3627755" cy="3045460"/>
                  <wp:effectExtent l="0" t="0" r="0" b="2540"/>
                  <wp:wrapTopAndBottom/>
                  <wp:docPr id="18993132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7755" cy="30454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6D343C" w:rsidRPr="00180A43" w14:paraId="004279F8" w14:textId="77777777" w:rsidTr="00F934AD">
        <w:tc>
          <w:tcPr>
            <w:tcW w:w="1034" w:type="dxa"/>
            <w:vMerge/>
          </w:tcPr>
          <w:p w14:paraId="61E353BA" w14:textId="77777777" w:rsidR="00F645D6" w:rsidRPr="00180A43" w:rsidRDefault="00F645D6" w:rsidP="00F645D6">
            <w:pPr>
              <w:rPr>
                <w:rFonts w:cs="Times New Roman"/>
              </w:rPr>
            </w:pPr>
          </w:p>
        </w:tc>
        <w:tc>
          <w:tcPr>
            <w:tcW w:w="1228" w:type="dxa"/>
          </w:tcPr>
          <w:p w14:paraId="690FF3BD" w14:textId="761A5508" w:rsidR="00F645D6" w:rsidRPr="00180A43" w:rsidRDefault="00F645D6" w:rsidP="00F645D6">
            <w:pPr>
              <w:rPr>
                <w:rFonts w:cs="Times New Roman"/>
              </w:rPr>
            </w:pPr>
            <w:r w:rsidRPr="00180A43">
              <w:rPr>
                <w:rFonts w:cs="Times New Roman"/>
              </w:rPr>
              <w:t>F1 (Macro)</w:t>
            </w:r>
          </w:p>
        </w:tc>
        <w:tc>
          <w:tcPr>
            <w:tcW w:w="1333" w:type="dxa"/>
          </w:tcPr>
          <w:p w14:paraId="24068C74" w14:textId="2F9F7C34" w:rsidR="00F645D6" w:rsidRPr="00180A43" w:rsidRDefault="00F934AD" w:rsidP="00F645D6">
            <w:pPr>
              <w:rPr>
                <w:rFonts w:cs="Times New Roman"/>
              </w:rPr>
            </w:pPr>
            <w:r w:rsidRPr="00180A43">
              <w:rPr>
                <w:rFonts w:cs="Times New Roman"/>
              </w:rPr>
              <w:t>0.448</w:t>
            </w:r>
          </w:p>
        </w:tc>
        <w:tc>
          <w:tcPr>
            <w:tcW w:w="5755" w:type="dxa"/>
            <w:vMerge/>
          </w:tcPr>
          <w:p w14:paraId="2A46FC1C" w14:textId="77777777" w:rsidR="00F645D6" w:rsidRPr="00180A43" w:rsidRDefault="00F645D6" w:rsidP="00F645D6">
            <w:pPr>
              <w:rPr>
                <w:rFonts w:cs="Times New Roman"/>
              </w:rPr>
            </w:pPr>
          </w:p>
        </w:tc>
      </w:tr>
      <w:tr w:rsidR="006D343C" w:rsidRPr="00180A43" w14:paraId="48BE9ECD" w14:textId="77777777" w:rsidTr="00F934AD">
        <w:tc>
          <w:tcPr>
            <w:tcW w:w="1034" w:type="dxa"/>
            <w:vMerge/>
          </w:tcPr>
          <w:p w14:paraId="114DD0A0" w14:textId="77777777" w:rsidR="00F645D6" w:rsidRPr="00180A43" w:rsidRDefault="00F645D6" w:rsidP="00F645D6">
            <w:pPr>
              <w:rPr>
                <w:rFonts w:cs="Times New Roman"/>
              </w:rPr>
            </w:pPr>
          </w:p>
        </w:tc>
        <w:tc>
          <w:tcPr>
            <w:tcW w:w="1228" w:type="dxa"/>
          </w:tcPr>
          <w:p w14:paraId="71494012" w14:textId="6B3D0BF0" w:rsidR="00F645D6" w:rsidRPr="00180A43" w:rsidRDefault="00F645D6" w:rsidP="00F645D6">
            <w:pPr>
              <w:rPr>
                <w:rFonts w:cs="Times New Roman"/>
              </w:rPr>
            </w:pPr>
            <w:r w:rsidRPr="00180A43">
              <w:rPr>
                <w:rFonts w:cs="Times New Roman"/>
              </w:rPr>
              <w:t>Balanced Accuracy</w:t>
            </w:r>
          </w:p>
        </w:tc>
        <w:tc>
          <w:tcPr>
            <w:tcW w:w="1333" w:type="dxa"/>
          </w:tcPr>
          <w:p w14:paraId="222BF8B8" w14:textId="4E41EBCE" w:rsidR="00F645D6" w:rsidRPr="00180A43" w:rsidRDefault="00F934AD" w:rsidP="00F645D6">
            <w:pPr>
              <w:rPr>
                <w:rFonts w:cs="Times New Roman"/>
              </w:rPr>
            </w:pPr>
            <w:r w:rsidRPr="00180A43">
              <w:rPr>
                <w:rFonts w:cs="Times New Roman"/>
              </w:rPr>
              <w:t>0.527</w:t>
            </w:r>
          </w:p>
        </w:tc>
        <w:tc>
          <w:tcPr>
            <w:tcW w:w="5755" w:type="dxa"/>
            <w:vMerge/>
          </w:tcPr>
          <w:p w14:paraId="0BF17267" w14:textId="77777777" w:rsidR="00F645D6" w:rsidRPr="00180A43" w:rsidRDefault="00F645D6" w:rsidP="00F645D6">
            <w:pPr>
              <w:rPr>
                <w:rFonts w:cs="Times New Roman"/>
              </w:rPr>
            </w:pPr>
          </w:p>
        </w:tc>
      </w:tr>
      <w:tr w:rsidR="006D343C" w:rsidRPr="00180A43" w14:paraId="2FD3176A" w14:textId="77777777" w:rsidTr="00F934AD">
        <w:tc>
          <w:tcPr>
            <w:tcW w:w="1034" w:type="dxa"/>
            <w:vMerge w:val="restart"/>
          </w:tcPr>
          <w:p w14:paraId="6543729E" w14:textId="02B5BB94" w:rsidR="00F645D6" w:rsidRPr="00180A43" w:rsidRDefault="00F645D6" w:rsidP="00F645D6">
            <w:pPr>
              <w:rPr>
                <w:rFonts w:cs="Times New Roman"/>
              </w:rPr>
            </w:pPr>
            <w:r w:rsidRPr="00180A43">
              <w:rPr>
                <w:rFonts w:cs="Times New Roman"/>
              </w:rPr>
              <w:t>Random Forest</w:t>
            </w:r>
          </w:p>
        </w:tc>
        <w:tc>
          <w:tcPr>
            <w:tcW w:w="1228" w:type="dxa"/>
          </w:tcPr>
          <w:p w14:paraId="67910218" w14:textId="2036203E" w:rsidR="00F645D6" w:rsidRPr="00180A43" w:rsidRDefault="00F645D6" w:rsidP="00F645D6">
            <w:pPr>
              <w:rPr>
                <w:rFonts w:cs="Times New Roman"/>
              </w:rPr>
            </w:pPr>
            <w:r w:rsidRPr="00180A43">
              <w:rPr>
                <w:rFonts w:cs="Times New Roman"/>
              </w:rPr>
              <w:t>F1 (Weighted)</w:t>
            </w:r>
          </w:p>
        </w:tc>
        <w:tc>
          <w:tcPr>
            <w:tcW w:w="1333" w:type="dxa"/>
          </w:tcPr>
          <w:p w14:paraId="410A45BC" w14:textId="7E014E4E" w:rsidR="00F645D6" w:rsidRPr="00180A43" w:rsidRDefault="003F53F4" w:rsidP="00F645D6">
            <w:pPr>
              <w:rPr>
                <w:rFonts w:cs="Times New Roman"/>
              </w:rPr>
            </w:pPr>
            <w:r w:rsidRPr="00180A43">
              <w:rPr>
                <w:rFonts w:cs="Times New Roman"/>
              </w:rPr>
              <w:t>0.866</w:t>
            </w:r>
          </w:p>
        </w:tc>
        <w:tc>
          <w:tcPr>
            <w:tcW w:w="5755" w:type="dxa"/>
            <w:vMerge w:val="restart"/>
          </w:tcPr>
          <w:p w14:paraId="4222102B" w14:textId="7FD2FDEE" w:rsidR="00F645D6" w:rsidRPr="00180A43" w:rsidRDefault="00F934AD" w:rsidP="00F645D6">
            <w:pPr>
              <w:rPr>
                <w:rFonts w:cs="Times New Roman"/>
              </w:rPr>
            </w:pPr>
            <w:r w:rsidRPr="00180A43">
              <w:rPr>
                <w:noProof/>
              </w:rPr>
              <w:drawing>
                <wp:anchor distT="0" distB="0" distL="114300" distR="114300" simplePos="0" relativeHeight="251661312" behindDoc="0" locked="0" layoutInCell="1" allowOverlap="1" wp14:anchorId="61CCA30A" wp14:editId="0FFFF3C9">
                  <wp:simplePos x="0" y="0"/>
                  <wp:positionH relativeFrom="column">
                    <wp:posOffset>280035</wp:posOffset>
                  </wp:positionH>
                  <wp:positionV relativeFrom="paragraph">
                    <wp:posOffset>0</wp:posOffset>
                  </wp:positionV>
                  <wp:extent cx="3559810" cy="2987675"/>
                  <wp:effectExtent l="0" t="0" r="2540" b="3175"/>
                  <wp:wrapTopAndBottom/>
                  <wp:docPr id="11515358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9810" cy="29876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D343C" w:rsidRPr="00180A43" w14:paraId="57EC4277" w14:textId="77777777" w:rsidTr="00F934AD">
        <w:tc>
          <w:tcPr>
            <w:tcW w:w="1034" w:type="dxa"/>
            <w:vMerge/>
          </w:tcPr>
          <w:p w14:paraId="718F4FE8" w14:textId="77777777" w:rsidR="00F645D6" w:rsidRPr="00180A43" w:rsidRDefault="00F645D6" w:rsidP="00F645D6">
            <w:pPr>
              <w:rPr>
                <w:rFonts w:cs="Times New Roman"/>
              </w:rPr>
            </w:pPr>
          </w:p>
        </w:tc>
        <w:tc>
          <w:tcPr>
            <w:tcW w:w="1228" w:type="dxa"/>
          </w:tcPr>
          <w:p w14:paraId="21F964D4" w14:textId="577F9D66" w:rsidR="00F645D6" w:rsidRPr="00180A43" w:rsidRDefault="00F645D6" w:rsidP="00F645D6">
            <w:pPr>
              <w:rPr>
                <w:rFonts w:cs="Times New Roman"/>
              </w:rPr>
            </w:pPr>
            <w:r w:rsidRPr="00180A43">
              <w:rPr>
                <w:rFonts w:cs="Times New Roman"/>
              </w:rPr>
              <w:t>F1 (Macro)</w:t>
            </w:r>
          </w:p>
        </w:tc>
        <w:tc>
          <w:tcPr>
            <w:tcW w:w="1333" w:type="dxa"/>
          </w:tcPr>
          <w:p w14:paraId="779DE211" w14:textId="62FFDF38" w:rsidR="00F645D6" w:rsidRPr="00180A43" w:rsidRDefault="003F53F4" w:rsidP="00F645D6">
            <w:pPr>
              <w:rPr>
                <w:rFonts w:cs="Times New Roman"/>
              </w:rPr>
            </w:pPr>
            <w:r w:rsidRPr="00180A43">
              <w:rPr>
                <w:rFonts w:cs="Times New Roman"/>
              </w:rPr>
              <w:t>0.792</w:t>
            </w:r>
          </w:p>
        </w:tc>
        <w:tc>
          <w:tcPr>
            <w:tcW w:w="5755" w:type="dxa"/>
            <w:vMerge/>
          </w:tcPr>
          <w:p w14:paraId="7EF6AA32" w14:textId="77777777" w:rsidR="00F645D6" w:rsidRPr="00180A43" w:rsidRDefault="00F645D6" w:rsidP="00F645D6">
            <w:pPr>
              <w:rPr>
                <w:rFonts w:cs="Times New Roman"/>
              </w:rPr>
            </w:pPr>
          </w:p>
        </w:tc>
      </w:tr>
      <w:tr w:rsidR="006D343C" w:rsidRPr="00180A43" w14:paraId="5FA2D5AF" w14:textId="77777777" w:rsidTr="00F934AD">
        <w:tc>
          <w:tcPr>
            <w:tcW w:w="1034" w:type="dxa"/>
            <w:vMerge/>
          </w:tcPr>
          <w:p w14:paraId="520CBCC7" w14:textId="77777777" w:rsidR="00F645D6" w:rsidRPr="00180A43" w:rsidRDefault="00F645D6" w:rsidP="00F645D6">
            <w:pPr>
              <w:rPr>
                <w:rFonts w:cs="Times New Roman"/>
              </w:rPr>
            </w:pPr>
          </w:p>
        </w:tc>
        <w:tc>
          <w:tcPr>
            <w:tcW w:w="1228" w:type="dxa"/>
          </w:tcPr>
          <w:p w14:paraId="4DB2F8A8" w14:textId="252A5872" w:rsidR="00F645D6" w:rsidRPr="00180A43" w:rsidRDefault="00F645D6" w:rsidP="00F645D6">
            <w:pPr>
              <w:rPr>
                <w:rFonts w:cs="Times New Roman"/>
              </w:rPr>
            </w:pPr>
            <w:r w:rsidRPr="00180A43">
              <w:rPr>
                <w:rFonts w:cs="Times New Roman"/>
              </w:rPr>
              <w:t>Balanced Accuracy</w:t>
            </w:r>
          </w:p>
        </w:tc>
        <w:tc>
          <w:tcPr>
            <w:tcW w:w="1333" w:type="dxa"/>
          </w:tcPr>
          <w:p w14:paraId="65FA211E" w14:textId="3679F5AF" w:rsidR="00F645D6" w:rsidRPr="00180A43" w:rsidRDefault="003F53F4" w:rsidP="00F645D6">
            <w:pPr>
              <w:rPr>
                <w:rFonts w:cs="Times New Roman"/>
              </w:rPr>
            </w:pPr>
            <w:r w:rsidRPr="00180A43">
              <w:rPr>
                <w:rFonts w:cs="Times New Roman"/>
              </w:rPr>
              <w:t>0.744</w:t>
            </w:r>
          </w:p>
        </w:tc>
        <w:tc>
          <w:tcPr>
            <w:tcW w:w="5755" w:type="dxa"/>
            <w:vMerge/>
          </w:tcPr>
          <w:p w14:paraId="47D55ECE" w14:textId="77777777" w:rsidR="00F645D6" w:rsidRPr="00180A43" w:rsidRDefault="00F645D6" w:rsidP="00F645D6">
            <w:pPr>
              <w:rPr>
                <w:rFonts w:cs="Times New Roman"/>
              </w:rPr>
            </w:pPr>
          </w:p>
        </w:tc>
      </w:tr>
      <w:tr w:rsidR="006D343C" w:rsidRPr="00180A43" w14:paraId="0698EC4E" w14:textId="77777777" w:rsidTr="00F934AD">
        <w:tc>
          <w:tcPr>
            <w:tcW w:w="1034" w:type="dxa"/>
            <w:vMerge w:val="restart"/>
          </w:tcPr>
          <w:p w14:paraId="50361686" w14:textId="00CA8506" w:rsidR="00F645D6" w:rsidRPr="00180A43" w:rsidRDefault="00F645D6" w:rsidP="00F645D6">
            <w:pPr>
              <w:rPr>
                <w:rFonts w:cs="Times New Roman"/>
              </w:rPr>
            </w:pPr>
            <w:r w:rsidRPr="00180A43">
              <w:rPr>
                <w:rFonts w:cs="Times New Roman"/>
              </w:rPr>
              <w:t>Gradient Boost</w:t>
            </w:r>
          </w:p>
        </w:tc>
        <w:tc>
          <w:tcPr>
            <w:tcW w:w="1228" w:type="dxa"/>
          </w:tcPr>
          <w:p w14:paraId="460AE46D" w14:textId="513D2719" w:rsidR="00F645D6" w:rsidRPr="00180A43" w:rsidRDefault="00F645D6" w:rsidP="00F645D6">
            <w:pPr>
              <w:rPr>
                <w:rFonts w:cs="Times New Roman"/>
              </w:rPr>
            </w:pPr>
            <w:r w:rsidRPr="00180A43">
              <w:rPr>
                <w:rFonts w:cs="Times New Roman"/>
              </w:rPr>
              <w:t>F1 (Weighted)</w:t>
            </w:r>
          </w:p>
        </w:tc>
        <w:tc>
          <w:tcPr>
            <w:tcW w:w="1333" w:type="dxa"/>
          </w:tcPr>
          <w:p w14:paraId="2AEA09F5" w14:textId="0D28915F" w:rsidR="00F645D6" w:rsidRPr="00180A43" w:rsidRDefault="00292710" w:rsidP="00F645D6">
            <w:pPr>
              <w:rPr>
                <w:rFonts w:cs="Times New Roman"/>
              </w:rPr>
            </w:pPr>
            <w:r w:rsidRPr="00180A43">
              <w:rPr>
                <w:rFonts w:cs="Times New Roman"/>
              </w:rPr>
              <w:t>0.870</w:t>
            </w:r>
          </w:p>
        </w:tc>
        <w:tc>
          <w:tcPr>
            <w:tcW w:w="5755" w:type="dxa"/>
            <w:vMerge w:val="restart"/>
          </w:tcPr>
          <w:p w14:paraId="6F8CC61B" w14:textId="0C211CD9" w:rsidR="00F645D6" w:rsidRPr="00180A43" w:rsidRDefault="00555C95" w:rsidP="00F645D6">
            <w:pPr>
              <w:rPr>
                <w:rFonts w:cs="Times New Roman"/>
              </w:rPr>
            </w:pPr>
            <w:r w:rsidRPr="00180A43">
              <w:rPr>
                <w:noProof/>
              </w:rPr>
              <w:drawing>
                <wp:anchor distT="0" distB="0" distL="114300" distR="114300" simplePos="0" relativeHeight="251662336" behindDoc="0" locked="0" layoutInCell="1" allowOverlap="1" wp14:anchorId="19A4026B" wp14:editId="64BCFB1D">
                  <wp:simplePos x="0" y="0"/>
                  <wp:positionH relativeFrom="column">
                    <wp:posOffset>440690</wp:posOffset>
                  </wp:positionH>
                  <wp:positionV relativeFrom="paragraph">
                    <wp:posOffset>0</wp:posOffset>
                  </wp:positionV>
                  <wp:extent cx="3481705" cy="2922905"/>
                  <wp:effectExtent l="0" t="0" r="4445" b="0"/>
                  <wp:wrapTopAndBottom/>
                  <wp:docPr id="4206316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1705" cy="292290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6D343C" w:rsidRPr="00180A43" w14:paraId="6E3C0A39" w14:textId="77777777" w:rsidTr="00F934AD">
        <w:tc>
          <w:tcPr>
            <w:tcW w:w="1034" w:type="dxa"/>
            <w:vMerge/>
          </w:tcPr>
          <w:p w14:paraId="11751421" w14:textId="77777777" w:rsidR="00F645D6" w:rsidRPr="00180A43" w:rsidRDefault="00F645D6" w:rsidP="00F645D6">
            <w:pPr>
              <w:rPr>
                <w:rFonts w:cs="Times New Roman"/>
              </w:rPr>
            </w:pPr>
          </w:p>
        </w:tc>
        <w:tc>
          <w:tcPr>
            <w:tcW w:w="1228" w:type="dxa"/>
          </w:tcPr>
          <w:p w14:paraId="5391EC29" w14:textId="3211C20D" w:rsidR="00F645D6" w:rsidRPr="00180A43" w:rsidRDefault="00F645D6" w:rsidP="00F645D6">
            <w:pPr>
              <w:rPr>
                <w:rFonts w:cs="Times New Roman"/>
              </w:rPr>
            </w:pPr>
            <w:r w:rsidRPr="00180A43">
              <w:rPr>
                <w:rFonts w:cs="Times New Roman"/>
              </w:rPr>
              <w:t>F1 (Macro)</w:t>
            </w:r>
          </w:p>
        </w:tc>
        <w:tc>
          <w:tcPr>
            <w:tcW w:w="1333" w:type="dxa"/>
          </w:tcPr>
          <w:p w14:paraId="201DC740" w14:textId="427B2059" w:rsidR="00F645D6" w:rsidRPr="00180A43" w:rsidRDefault="00292710" w:rsidP="00F645D6">
            <w:pPr>
              <w:rPr>
                <w:rFonts w:cs="Times New Roman"/>
              </w:rPr>
            </w:pPr>
            <w:r w:rsidRPr="00180A43">
              <w:rPr>
                <w:rFonts w:cs="Times New Roman"/>
              </w:rPr>
              <w:t>0.810</w:t>
            </w:r>
          </w:p>
        </w:tc>
        <w:tc>
          <w:tcPr>
            <w:tcW w:w="5755" w:type="dxa"/>
            <w:vMerge/>
          </w:tcPr>
          <w:p w14:paraId="31719A5F" w14:textId="77777777" w:rsidR="00F645D6" w:rsidRPr="00180A43" w:rsidRDefault="00F645D6" w:rsidP="00F645D6">
            <w:pPr>
              <w:rPr>
                <w:rFonts w:cs="Times New Roman"/>
              </w:rPr>
            </w:pPr>
          </w:p>
        </w:tc>
      </w:tr>
      <w:tr w:rsidR="006D343C" w:rsidRPr="00180A43" w14:paraId="1D8C60EF" w14:textId="77777777" w:rsidTr="00F934AD">
        <w:tc>
          <w:tcPr>
            <w:tcW w:w="1034" w:type="dxa"/>
            <w:vMerge/>
          </w:tcPr>
          <w:p w14:paraId="10611323" w14:textId="77777777" w:rsidR="00F645D6" w:rsidRPr="00180A43" w:rsidRDefault="00F645D6" w:rsidP="00F645D6">
            <w:pPr>
              <w:rPr>
                <w:rFonts w:cs="Times New Roman"/>
              </w:rPr>
            </w:pPr>
          </w:p>
        </w:tc>
        <w:tc>
          <w:tcPr>
            <w:tcW w:w="1228" w:type="dxa"/>
          </w:tcPr>
          <w:p w14:paraId="7727E4E0" w14:textId="6E4E29A3" w:rsidR="00F645D6" w:rsidRPr="00180A43" w:rsidRDefault="00F645D6" w:rsidP="00F645D6">
            <w:pPr>
              <w:rPr>
                <w:rFonts w:cs="Times New Roman"/>
              </w:rPr>
            </w:pPr>
            <w:r w:rsidRPr="00180A43">
              <w:rPr>
                <w:rFonts w:cs="Times New Roman"/>
              </w:rPr>
              <w:t>Balanced Accuracy</w:t>
            </w:r>
          </w:p>
        </w:tc>
        <w:tc>
          <w:tcPr>
            <w:tcW w:w="1333" w:type="dxa"/>
          </w:tcPr>
          <w:p w14:paraId="50846A4C" w14:textId="0BBC783F" w:rsidR="00F645D6" w:rsidRPr="00180A43" w:rsidRDefault="00292710" w:rsidP="00F645D6">
            <w:pPr>
              <w:rPr>
                <w:rFonts w:cs="Times New Roman"/>
              </w:rPr>
            </w:pPr>
            <w:r w:rsidRPr="00180A43">
              <w:rPr>
                <w:rFonts w:cs="Times New Roman"/>
              </w:rPr>
              <w:t>0.776</w:t>
            </w:r>
          </w:p>
        </w:tc>
        <w:tc>
          <w:tcPr>
            <w:tcW w:w="5755" w:type="dxa"/>
            <w:vMerge/>
          </w:tcPr>
          <w:p w14:paraId="02EEC872" w14:textId="77777777" w:rsidR="00F645D6" w:rsidRPr="00180A43" w:rsidRDefault="00F645D6" w:rsidP="00F645D6">
            <w:pPr>
              <w:rPr>
                <w:rFonts w:cs="Times New Roman"/>
              </w:rPr>
            </w:pPr>
          </w:p>
        </w:tc>
      </w:tr>
    </w:tbl>
    <w:p w14:paraId="2258DD9A" w14:textId="122B3400" w:rsidR="00E83A8C" w:rsidRPr="00180A43" w:rsidRDefault="007D77B2" w:rsidP="00273A16">
      <w:pPr>
        <w:spacing w:before="240"/>
        <w:rPr>
          <w:rFonts w:cs="Times New Roman"/>
        </w:rPr>
      </w:pPr>
      <w:r w:rsidRPr="00180A43">
        <w:rPr>
          <w:rFonts w:cs="Times New Roman"/>
        </w:rPr>
        <w:t>All</w:t>
      </w:r>
      <w:r w:rsidRPr="00180A43">
        <w:rPr>
          <w:rFonts w:cs="Times New Roman"/>
        </w:rPr>
        <w:t xml:space="preserve"> non-ensemble method models</w:t>
      </w:r>
      <w:r w:rsidRPr="00180A43">
        <w:rPr>
          <w:rFonts w:cs="Times New Roman"/>
        </w:rPr>
        <w:t xml:space="preserve"> appear to perform poorly, </w:t>
      </w:r>
      <w:r w:rsidRPr="00180A43">
        <w:rPr>
          <w:rFonts w:cs="Times New Roman"/>
        </w:rPr>
        <w:t>exhibiting</w:t>
      </w:r>
      <w:r w:rsidRPr="00180A43">
        <w:rPr>
          <w:rFonts w:cs="Times New Roman"/>
        </w:rPr>
        <w:t xml:space="preserve"> low overall accuracy</w:t>
      </w:r>
      <w:r w:rsidRPr="00180A43">
        <w:rPr>
          <w:rFonts w:cs="Times New Roman"/>
        </w:rPr>
        <w:t>, precision, and recall</w:t>
      </w:r>
      <w:r w:rsidRPr="00180A43">
        <w:rPr>
          <w:rFonts w:cs="Times New Roman"/>
        </w:rPr>
        <w:t xml:space="preserve">. Examination of </w:t>
      </w:r>
      <w:r w:rsidR="00D041F6" w:rsidRPr="00180A43">
        <w:rPr>
          <w:rFonts w:cs="Times New Roman"/>
        </w:rPr>
        <w:t xml:space="preserve">the </w:t>
      </w:r>
      <w:r w:rsidRPr="00180A43">
        <w:rPr>
          <w:rFonts w:cs="Times New Roman"/>
        </w:rPr>
        <w:t xml:space="preserve">confusion matrixes </w:t>
      </w:r>
      <w:r w:rsidR="00D041F6" w:rsidRPr="00180A43">
        <w:rPr>
          <w:rFonts w:cs="Times New Roman"/>
        </w:rPr>
        <w:t>suggests</w:t>
      </w:r>
      <w:r w:rsidRPr="00180A43">
        <w:rPr>
          <w:rFonts w:cs="Times New Roman"/>
        </w:rPr>
        <w:t xml:space="preserve"> that models are doing well in predicting "Unsubstantiated"</w:t>
      </w:r>
      <w:r w:rsidRPr="00180A43">
        <w:rPr>
          <w:rFonts w:cs="Times New Roman"/>
        </w:rPr>
        <w:t xml:space="preserve"> (Class 3)</w:t>
      </w:r>
      <w:r w:rsidRPr="00180A43">
        <w:rPr>
          <w:rFonts w:cs="Times New Roman"/>
        </w:rPr>
        <w:t xml:space="preserve"> cases but struggle with the other categories. Random Forest and XG Boost appear to be moderately successful with predicting "Substantiated"</w:t>
      </w:r>
      <w:r w:rsidRPr="00180A43">
        <w:rPr>
          <w:rFonts w:cs="Times New Roman"/>
        </w:rPr>
        <w:t xml:space="preserve"> (Class 1)</w:t>
      </w:r>
      <w:r w:rsidRPr="00180A43">
        <w:rPr>
          <w:rFonts w:cs="Times New Roman"/>
        </w:rPr>
        <w:t xml:space="preserve"> </w:t>
      </w:r>
      <w:r w:rsidR="00273A16">
        <w:rPr>
          <w:rFonts w:cs="Times New Roman"/>
        </w:rPr>
        <w:t xml:space="preserve">in addition to </w:t>
      </w:r>
      <w:r w:rsidR="00273A16" w:rsidRPr="00180A43">
        <w:rPr>
          <w:rFonts w:cs="Times New Roman"/>
        </w:rPr>
        <w:t xml:space="preserve">"Unsubstantiated" (Class 3) </w:t>
      </w:r>
      <w:r w:rsidRPr="00180A43">
        <w:rPr>
          <w:rFonts w:cs="Times New Roman"/>
        </w:rPr>
        <w:t xml:space="preserve">cases but also struggle with "Exonerated" and "Unfounded" </w:t>
      </w:r>
      <w:r w:rsidR="00273A16">
        <w:rPr>
          <w:rFonts w:cs="Times New Roman"/>
        </w:rPr>
        <w:t xml:space="preserve">cases </w:t>
      </w:r>
      <w:r w:rsidRPr="00180A43">
        <w:rPr>
          <w:rFonts w:cs="Times New Roman"/>
        </w:rPr>
        <w:t>(specifically for recall rather than precision)</w:t>
      </w:r>
      <w:r w:rsidR="00B14880" w:rsidRPr="00180A43">
        <w:rPr>
          <w:rFonts w:cs="Times New Roman"/>
        </w:rPr>
        <w:t>. T</w:t>
      </w:r>
      <w:r w:rsidRPr="00180A43">
        <w:rPr>
          <w:rFonts w:cs="Times New Roman"/>
        </w:rPr>
        <w:t>he two classes</w:t>
      </w:r>
      <w:r w:rsidR="00B14880" w:rsidRPr="00180A43">
        <w:rPr>
          <w:rFonts w:cs="Times New Roman"/>
        </w:rPr>
        <w:t xml:space="preserve">, </w:t>
      </w:r>
      <w:r w:rsidR="00B14880" w:rsidRPr="00180A43">
        <w:rPr>
          <w:rFonts w:cs="Times New Roman"/>
        </w:rPr>
        <w:t>"Exonerated" and "Unfounded</w:t>
      </w:r>
      <w:r w:rsidR="00B14880" w:rsidRPr="00180A43">
        <w:rPr>
          <w:rFonts w:cs="Times New Roman"/>
        </w:rPr>
        <w:t>,</w:t>
      </w:r>
      <w:r w:rsidR="00B14880" w:rsidRPr="00180A43">
        <w:rPr>
          <w:rFonts w:cs="Times New Roman"/>
        </w:rPr>
        <w:t>"</w:t>
      </w:r>
      <w:r w:rsidRPr="00180A43">
        <w:rPr>
          <w:rFonts w:cs="Times New Roman"/>
        </w:rPr>
        <w:t xml:space="preserve"> </w:t>
      </w:r>
      <w:r w:rsidR="00B14880" w:rsidRPr="00180A43">
        <w:rPr>
          <w:rFonts w:cs="Times New Roman"/>
        </w:rPr>
        <w:t>were</w:t>
      </w:r>
      <w:r w:rsidRPr="00180A43">
        <w:rPr>
          <w:rFonts w:cs="Times New Roman"/>
        </w:rPr>
        <w:t xml:space="preserve"> the primary source of imbalance</w:t>
      </w:r>
      <w:r w:rsidR="00B14880" w:rsidRPr="00180A43">
        <w:rPr>
          <w:rFonts w:cs="Times New Roman"/>
        </w:rPr>
        <w:t xml:space="preserve"> in our dataset, being the minority classes</w:t>
      </w:r>
      <w:r w:rsidRPr="00180A43">
        <w:rPr>
          <w:rFonts w:cs="Times New Roman"/>
        </w:rPr>
        <w:t>.</w:t>
      </w:r>
      <w:r w:rsidR="00B14880" w:rsidRPr="00180A43">
        <w:rPr>
          <w:rFonts w:cs="Times New Roman"/>
        </w:rPr>
        <w:t xml:space="preserve"> Despite efforts to correct this via </w:t>
      </w:r>
      <w:r w:rsidR="006917C6" w:rsidRPr="00180A43">
        <w:rPr>
          <w:rFonts w:cs="Times New Roman"/>
        </w:rPr>
        <w:t xml:space="preserve">SMOTE, it appears that </w:t>
      </w:r>
      <w:r w:rsidR="00B67DCF" w:rsidRPr="00180A43">
        <w:rPr>
          <w:rFonts w:cs="Times New Roman"/>
        </w:rPr>
        <w:t>it still affected model performance</w:t>
      </w:r>
      <w:r w:rsidR="006917C6" w:rsidRPr="00180A43">
        <w:rPr>
          <w:rFonts w:cs="Times New Roman"/>
        </w:rPr>
        <w:t>.</w:t>
      </w:r>
    </w:p>
    <w:p w14:paraId="015CDE30" w14:textId="317298C2" w:rsidR="009F302E" w:rsidRPr="00180A43" w:rsidRDefault="00B61564" w:rsidP="00F90C36">
      <w:pPr>
        <w:rPr>
          <w:rFonts w:cs="Times New Roman"/>
        </w:rPr>
      </w:pPr>
      <w:r w:rsidRPr="00180A43">
        <w:rPr>
          <w:rFonts w:cs="Times New Roman"/>
        </w:rPr>
        <w:t xml:space="preserve">Using </w:t>
      </w:r>
      <w:r w:rsidR="00DF67F4" w:rsidRPr="00180A43">
        <w:rPr>
          <w:rFonts w:cs="Times New Roman"/>
        </w:rPr>
        <w:t xml:space="preserve">randomized </w:t>
      </w:r>
      <w:r w:rsidRPr="00180A43">
        <w:rPr>
          <w:rFonts w:cs="Times New Roman"/>
        </w:rPr>
        <w:t xml:space="preserve">search and </w:t>
      </w:r>
      <w:r w:rsidR="002B5DCA" w:rsidRPr="00180A43">
        <w:rPr>
          <w:rFonts w:cs="Times New Roman"/>
        </w:rPr>
        <w:t>cross-validation</w:t>
      </w:r>
      <w:r w:rsidRPr="00180A43">
        <w:rPr>
          <w:rFonts w:cs="Times New Roman"/>
        </w:rPr>
        <w:t xml:space="preserve">, </w:t>
      </w:r>
      <w:r w:rsidR="00FC1BEA">
        <w:rPr>
          <w:rFonts w:cs="Times New Roman"/>
        </w:rPr>
        <w:t>I</w:t>
      </w:r>
      <w:r w:rsidRPr="00180A43">
        <w:rPr>
          <w:rFonts w:cs="Times New Roman"/>
        </w:rPr>
        <w:t xml:space="preserve"> attempted to identify the optimal </w:t>
      </w:r>
      <w:r w:rsidR="002B5DCA" w:rsidRPr="00180A43">
        <w:rPr>
          <w:rFonts w:cs="Times New Roman"/>
        </w:rPr>
        <w:t>hyperparameters</w:t>
      </w:r>
      <w:r w:rsidRPr="00180A43">
        <w:rPr>
          <w:rFonts w:cs="Times New Roman"/>
        </w:rPr>
        <w:t xml:space="preserve"> for </w:t>
      </w:r>
      <w:r w:rsidR="002B5DCA" w:rsidRPr="00180A43">
        <w:rPr>
          <w:rFonts w:cs="Times New Roman"/>
        </w:rPr>
        <w:t xml:space="preserve">Random Forest and </w:t>
      </w:r>
      <w:r w:rsidR="004425A1">
        <w:rPr>
          <w:rFonts w:cs="Times New Roman"/>
        </w:rPr>
        <w:t>Gradient</w:t>
      </w:r>
      <w:r w:rsidR="002B5DCA" w:rsidRPr="00180A43">
        <w:rPr>
          <w:rFonts w:cs="Times New Roman"/>
        </w:rPr>
        <w:t xml:space="preserve"> Boost</w:t>
      </w:r>
      <w:r w:rsidR="00DD2495" w:rsidRPr="00180A43">
        <w:rPr>
          <w:rFonts w:cs="Times New Roman"/>
        </w:rPr>
        <w:t xml:space="preserve">. After tuning, </w:t>
      </w:r>
      <w:r w:rsidR="00CF66AB" w:rsidRPr="00180A43">
        <w:rPr>
          <w:rFonts w:cs="Times New Roman"/>
        </w:rPr>
        <w:t xml:space="preserve">best parameters resulted in an F1 Score (weighted) of 0.84 for our Random Forest model and </w:t>
      </w:r>
      <w:r w:rsidR="00F41977" w:rsidRPr="00180A43">
        <w:rPr>
          <w:rFonts w:cs="Times New Roman"/>
        </w:rPr>
        <w:t xml:space="preserve">an F1 Score (weighted) of </w:t>
      </w:r>
      <w:r w:rsidR="00317820" w:rsidRPr="00180A43">
        <w:rPr>
          <w:rFonts w:cs="Times New Roman"/>
        </w:rPr>
        <w:t>0.8</w:t>
      </w:r>
      <w:r w:rsidR="009617E4">
        <w:rPr>
          <w:rFonts w:cs="Times New Roman"/>
        </w:rPr>
        <w:t>6</w:t>
      </w:r>
      <w:r w:rsidR="00F41977" w:rsidRPr="00180A43">
        <w:rPr>
          <w:rFonts w:cs="Times New Roman"/>
        </w:rPr>
        <w:t xml:space="preserve"> for our XG Boost model. </w:t>
      </w:r>
      <w:r w:rsidR="00792094" w:rsidRPr="00180A43">
        <w:rPr>
          <w:rFonts w:cs="Times New Roman"/>
        </w:rPr>
        <w:t xml:space="preserve">There appear to be barely any improvements (if any) </w:t>
      </w:r>
      <w:r w:rsidR="00FC1BEA">
        <w:rPr>
          <w:rFonts w:cs="Times New Roman"/>
        </w:rPr>
        <w:t xml:space="preserve">to the </w:t>
      </w:r>
      <w:r w:rsidR="00924152" w:rsidRPr="00180A43">
        <w:rPr>
          <w:rFonts w:cs="Times New Roman"/>
        </w:rPr>
        <w:t xml:space="preserve">models after tuning but </w:t>
      </w:r>
      <w:r w:rsidR="009617E4">
        <w:rPr>
          <w:rFonts w:cs="Times New Roman"/>
        </w:rPr>
        <w:t>Gradient</w:t>
      </w:r>
      <w:r w:rsidR="00924152" w:rsidRPr="00180A43">
        <w:rPr>
          <w:rFonts w:cs="Times New Roman"/>
        </w:rPr>
        <w:t xml:space="preserve"> Boost appear to be performing the best out of the models tried.</w:t>
      </w:r>
    </w:p>
    <w:p w14:paraId="5C357D49" w14:textId="7DE1A53C" w:rsidR="008B49C5" w:rsidRDefault="008B49C5" w:rsidP="00F90C36">
      <w:pPr>
        <w:rPr>
          <w:rFonts w:cs="Times New Roman"/>
        </w:rPr>
      </w:pPr>
      <w:r w:rsidRPr="00180A43">
        <w:rPr>
          <w:rFonts w:cs="Times New Roman"/>
        </w:rPr>
        <w:t xml:space="preserve">As for models used to predict penalty, </w:t>
      </w:r>
      <w:r w:rsidR="00FC1BEA">
        <w:rPr>
          <w:rFonts w:cs="Times New Roman"/>
        </w:rPr>
        <w:t>I</w:t>
      </w:r>
      <w:r w:rsidRPr="00180A43">
        <w:rPr>
          <w:rFonts w:cs="Times New Roman"/>
        </w:rPr>
        <w:t xml:space="preserve"> </w:t>
      </w:r>
      <w:r w:rsidR="00DF3914" w:rsidRPr="00180A43">
        <w:rPr>
          <w:rFonts w:cs="Times New Roman"/>
        </w:rPr>
        <w:t>similarly</w:t>
      </w:r>
      <w:r w:rsidRPr="00180A43">
        <w:rPr>
          <w:rFonts w:cs="Times New Roman"/>
        </w:rPr>
        <w:t xml:space="preserve"> found that ensemble methods </w:t>
      </w:r>
      <w:r w:rsidR="00DF3914" w:rsidRPr="00180A43">
        <w:rPr>
          <w:rFonts w:cs="Times New Roman"/>
        </w:rPr>
        <w:t xml:space="preserve">largely had superior performance. </w:t>
      </w:r>
      <w:r w:rsidR="008C035A" w:rsidRPr="00180A43">
        <w:rPr>
          <w:rFonts w:cs="Times New Roman"/>
        </w:rPr>
        <w:t>Models had generally high performance</w:t>
      </w:r>
      <w:r w:rsidR="001C3873" w:rsidRPr="00180A43">
        <w:rPr>
          <w:rFonts w:cs="Times New Roman"/>
        </w:rPr>
        <w:t xml:space="preserve"> (typically above 0.98)</w:t>
      </w:r>
      <w:r w:rsidR="008C035A" w:rsidRPr="00180A43">
        <w:rPr>
          <w:rFonts w:cs="Times New Roman"/>
        </w:rPr>
        <w:t xml:space="preserve">. </w:t>
      </w:r>
      <w:r w:rsidR="00FC1BEA">
        <w:rPr>
          <w:rFonts w:cs="Times New Roman"/>
        </w:rPr>
        <w:t>I</w:t>
      </w:r>
      <w:r w:rsidR="008C035A" w:rsidRPr="00180A43">
        <w:rPr>
          <w:rFonts w:cs="Times New Roman"/>
        </w:rPr>
        <w:t xml:space="preserve"> report the F1 scores (weighted) and confusion matrixes </w:t>
      </w:r>
      <w:r w:rsidR="005E16EB" w:rsidRPr="00180A43">
        <w:rPr>
          <w:rFonts w:cs="Times New Roman"/>
        </w:rPr>
        <w:t xml:space="preserve">of the best models </w:t>
      </w:r>
      <w:r w:rsidR="008C035A" w:rsidRPr="00180A43">
        <w:rPr>
          <w:rFonts w:cs="Times New Roman"/>
        </w:rPr>
        <w:t>below for the various penalties of interest:</w:t>
      </w:r>
    </w:p>
    <w:p w14:paraId="69955C40" w14:textId="77777777" w:rsidR="00FC1BEA" w:rsidRDefault="00FC1BEA" w:rsidP="00F90C36">
      <w:pPr>
        <w:rPr>
          <w:rFonts w:cs="Times New Roman"/>
        </w:rPr>
      </w:pPr>
    </w:p>
    <w:p w14:paraId="1ABD9886" w14:textId="77777777" w:rsidR="00FC1BEA" w:rsidRDefault="00FC1BEA" w:rsidP="00F90C36">
      <w:pPr>
        <w:rPr>
          <w:rFonts w:cs="Times New Roman"/>
        </w:rPr>
      </w:pPr>
    </w:p>
    <w:p w14:paraId="35E7B760" w14:textId="004185F5" w:rsidR="00FC1BEA" w:rsidRPr="00FC1BEA" w:rsidRDefault="00FC1BEA" w:rsidP="00F90C36">
      <w:pPr>
        <w:rPr>
          <w:rFonts w:cs="Times New Roman"/>
          <w:b/>
          <w:bCs/>
        </w:rPr>
      </w:pPr>
      <w:r w:rsidRPr="00FC1BEA">
        <w:rPr>
          <w:rFonts w:cs="Times New Roman"/>
          <w:b/>
          <w:bCs/>
        </w:rPr>
        <w:lastRenderedPageBreak/>
        <w:t>Table 4: NYPD Penalty Model Performance</w:t>
      </w:r>
    </w:p>
    <w:tbl>
      <w:tblPr>
        <w:tblStyle w:val="TableGrid"/>
        <w:tblW w:w="0" w:type="auto"/>
        <w:tblLayout w:type="fixed"/>
        <w:tblLook w:val="04A0" w:firstRow="1" w:lastRow="0" w:firstColumn="1" w:lastColumn="0" w:noHBand="0" w:noVBand="1"/>
      </w:tblPr>
      <w:tblGrid>
        <w:gridCol w:w="1307"/>
        <w:gridCol w:w="1208"/>
        <w:gridCol w:w="900"/>
        <w:gridCol w:w="5935"/>
      </w:tblGrid>
      <w:tr w:rsidR="00A302A8" w:rsidRPr="00180A43" w14:paraId="0F1E444E" w14:textId="77777777" w:rsidTr="00A302A8">
        <w:tc>
          <w:tcPr>
            <w:tcW w:w="1307" w:type="dxa"/>
          </w:tcPr>
          <w:p w14:paraId="44824155" w14:textId="77777777" w:rsidR="00FC1BEA" w:rsidRDefault="00A302A8" w:rsidP="00F90C36">
            <w:pPr>
              <w:rPr>
                <w:rFonts w:cs="Times New Roman"/>
                <w:b/>
                <w:bCs/>
              </w:rPr>
            </w:pPr>
            <w:r w:rsidRPr="00180A43">
              <w:rPr>
                <w:rFonts w:cs="Times New Roman"/>
                <w:b/>
                <w:bCs/>
              </w:rPr>
              <w:t>NYP</w:t>
            </w:r>
            <w:r w:rsidR="00FC1BEA">
              <w:rPr>
                <w:rFonts w:cs="Times New Roman"/>
                <w:b/>
                <w:bCs/>
              </w:rPr>
              <w:t>D</w:t>
            </w:r>
          </w:p>
          <w:p w14:paraId="14D61DFC" w14:textId="1F20B310" w:rsidR="005E16EB" w:rsidRPr="00180A43" w:rsidRDefault="005E16EB" w:rsidP="00F90C36">
            <w:pPr>
              <w:rPr>
                <w:rFonts w:cs="Times New Roman"/>
                <w:b/>
                <w:bCs/>
              </w:rPr>
            </w:pPr>
            <w:r w:rsidRPr="00180A43">
              <w:rPr>
                <w:rFonts w:cs="Times New Roman"/>
                <w:b/>
                <w:bCs/>
              </w:rPr>
              <w:t>Penalty</w:t>
            </w:r>
          </w:p>
        </w:tc>
        <w:tc>
          <w:tcPr>
            <w:tcW w:w="1208" w:type="dxa"/>
          </w:tcPr>
          <w:p w14:paraId="3D087868" w14:textId="77777777" w:rsidR="00A302A8" w:rsidRPr="00180A43" w:rsidRDefault="00A302A8" w:rsidP="00F90C36">
            <w:pPr>
              <w:rPr>
                <w:rFonts w:cs="Times New Roman"/>
                <w:b/>
                <w:bCs/>
              </w:rPr>
            </w:pPr>
            <w:r w:rsidRPr="00180A43">
              <w:rPr>
                <w:rFonts w:cs="Times New Roman"/>
                <w:b/>
                <w:bCs/>
              </w:rPr>
              <w:t>Best</w:t>
            </w:r>
          </w:p>
          <w:p w14:paraId="3C6D57BA" w14:textId="50D957C1" w:rsidR="005E16EB" w:rsidRPr="00180A43" w:rsidRDefault="005E16EB" w:rsidP="00F90C36">
            <w:pPr>
              <w:rPr>
                <w:rFonts w:cs="Times New Roman"/>
                <w:b/>
                <w:bCs/>
              </w:rPr>
            </w:pPr>
            <w:r w:rsidRPr="00180A43">
              <w:rPr>
                <w:rFonts w:cs="Times New Roman"/>
                <w:b/>
                <w:bCs/>
              </w:rPr>
              <w:t>Model</w:t>
            </w:r>
          </w:p>
        </w:tc>
        <w:tc>
          <w:tcPr>
            <w:tcW w:w="900" w:type="dxa"/>
          </w:tcPr>
          <w:p w14:paraId="754903B1" w14:textId="403B425A" w:rsidR="005E16EB" w:rsidRPr="00180A43" w:rsidRDefault="005E16EB" w:rsidP="00F90C36">
            <w:pPr>
              <w:rPr>
                <w:rFonts w:cs="Times New Roman"/>
                <w:b/>
                <w:bCs/>
              </w:rPr>
            </w:pPr>
            <w:r w:rsidRPr="00180A43">
              <w:rPr>
                <w:rFonts w:cs="Times New Roman"/>
                <w:b/>
                <w:bCs/>
              </w:rPr>
              <w:t>F1 Score</w:t>
            </w:r>
          </w:p>
        </w:tc>
        <w:tc>
          <w:tcPr>
            <w:tcW w:w="5935" w:type="dxa"/>
          </w:tcPr>
          <w:p w14:paraId="0D1F9185" w14:textId="359A0C89" w:rsidR="005E16EB" w:rsidRPr="00180A43" w:rsidRDefault="005E16EB" w:rsidP="00F90C36">
            <w:pPr>
              <w:rPr>
                <w:rFonts w:cs="Times New Roman"/>
                <w:b/>
                <w:bCs/>
              </w:rPr>
            </w:pPr>
            <w:r w:rsidRPr="00180A43">
              <w:rPr>
                <w:rFonts w:cs="Times New Roman"/>
                <w:b/>
                <w:bCs/>
              </w:rPr>
              <w:t>Confusion Matrix</w:t>
            </w:r>
          </w:p>
        </w:tc>
      </w:tr>
      <w:tr w:rsidR="00A302A8" w:rsidRPr="00180A43" w14:paraId="50B087C5" w14:textId="77777777" w:rsidTr="00A302A8">
        <w:tc>
          <w:tcPr>
            <w:tcW w:w="1307" w:type="dxa"/>
          </w:tcPr>
          <w:p w14:paraId="172F2587" w14:textId="24EC3503" w:rsidR="005E16EB" w:rsidRPr="00180A43" w:rsidRDefault="005E16EB" w:rsidP="00F90C36">
            <w:pPr>
              <w:rPr>
                <w:rFonts w:cs="Times New Roman"/>
              </w:rPr>
            </w:pPr>
            <w:r w:rsidRPr="00180A43">
              <w:rPr>
                <w:rFonts w:cs="Times New Roman"/>
              </w:rPr>
              <w:t>Vacation Loss</w:t>
            </w:r>
          </w:p>
        </w:tc>
        <w:tc>
          <w:tcPr>
            <w:tcW w:w="1208" w:type="dxa"/>
          </w:tcPr>
          <w:p w14:paraId="1AEAF0F9" w14:textId="3C35DF55" w:rsidR="005E16EB" w:rsidRPr="00180A43" w:rsidRDefault="005E16EB" w:rsidP="00F90C36">
            <w:pPr>
              <w:rPr>
                <w:rFonts w:cs="Times New Roman"/>
              </w:rPr>
            </w:pPr>
            <w:r w:rsidRPr="00180A43">
              <w:rPr>
                <w:rFonts w:cs="Times New Roman"/>
              </w:rPr>
              <w:t>Random Forest</w:t>
            </w:r>
          </w:p>
        </w:tc>
        <w:tc>
          <w:tcPr>
            <w:tcW w:w="900" w:type="dxa"/>
          </w:tcPr>
          <w:p w14:paraId="06BF6092" w14:textId="74C3E9BD" w:rsidR="005E16EB" w:rsidRPr="00180A43" w:rsidRDefault="005E16EB" w:rsidP="00F90C36">
            <w:pPr>
              <w:rPr>
                <w:rFonts w:cs="Times New Roman"/>
              </w:rPr>
            </w:pPr>
            <w:r w:rsidRPr="00180A43">
              <w:rPr>
                <w:rFonts w:cs="Times New Roman"/>
              </w:rPr>
              <w:t>0.995</w:t>
            </w:r>
          </w:p>
        </w:tc>
        <w:tc>
          <w:tcPr>
            <w:tcW w:w="5935" w:type="dxa"/>
          </w:tcPr>
          <w:p w14:paraId="76E8812D" w14:textId="330D4463" w:rsidR="005E16EB" w:rsidRPr="00180A43" w:rsidRDefault="005E16EB" w:rsidP="00F90C36">
            <w:pPr>
              <w:rPr>
                <w:rFonts w:cs="Times New Roman"/>
              </w:rPr>
            </w:pPr>
            <w:r w:rsidRPr="00180A43">
              <w:rPr>
                <w:noProof/>
              </w:rPr>
              <w:drawing>
                <wp:anchor distT="0" distB="0" distL="114300" distR="114300" simplePos="0" relativeHeight="251665408" behindDoc="1" locked="0" layoutInCell="1" allowOverlap="1" wp14:anchorId="1F055A24" wp14:editId="3F0A1314">
                  <wp:simplePos x="0" y="0"/>
                  <wp:positionH relativeFrom="column">
                    <wp:posOffset>-65405</wp:posOffset>
                  </wp:positionH>
                  <wp:positionV relativeFrom="paragraph">
                    <wp:posOffset>635</wp:posOffset>
                  </wp:positionV>
                  <wp:extent cx="3765550" cy="3110865"/>
                  <wp:effectExtent l="0" t="0" r="6350" b="0"/>
                  <wp:wrapTight wrapText="bothSides">
                    <wp:wrapPolygon edited="0">
                      <wp:start x="0" y="0"/>
                      <wp:lineTo x="0" y="21428"/>
                      <wp:lineTo x="21527" y="21428"/>
                      <wp:lineTo x="21527" y="0"/>
                      <wp:lineTo x="0" y="0"/>
                    </wp:wrapPolygon>
                  </wp:wrapTight>
                  <wp:docPr id="11925574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65550" cy="3110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302A8" w:rsidRPr="00180A43" w14:paraId="2CA73E9A" w14:textId="77777777" w:rsidTr="00A302A8">
        <w:tc>
          <w:tcPr>
            <w:tcW w:w="1307" w:type="dxa"/>
          </w:tcPr>
          <w:p w14:paraId="1F55641D" w14:textId="318262E3" w:rsidR="005E16EB" w:rsidRPr="00180A43" w:rsidRDefault="005E16EB" w:rsidP="00F90C36">
            <w:pPr>
              <w:rPr>
                <w:rFonts w:cs="Times New Roman"/>
              </w:rPr>
            </w:pPr>
            <w:r w:rsidRPr="00180A43">
              <w:rPr>
                <w:rFonts w:cs="Times New Roman"/>
              </w:rPr>
              <w:t>Command Discipline A</w:t>
            </w:r>
          </w:p>
        </w:tc>
        <w:tc>
          <w:tcPr>
            <w:tcW w:w="1208" w:type="dxa"/>
          </w:tcPr>
          <w:p w14:paraId="67817F60" w14:textId="012121F1" w:rsidR="005E16EB" w:rsidRPr="00180A43" w:rsidRDefault="005E16EB" w:rsidP="00F90C36">
            <w:pPr>
              <w:rPr>
                <w:rFonts w:cs="Times New Roman"/>
              </w:rPr>
            </w:pPr>
            <w:r w:rsidRPr="00180A43">
              <w:rPr>
                <w:rFonts w:cs="Times New Roman"/>
              </w:rPr>
              <w:t>Gradient Boost</w:t>
            </w:r>
          </w:p>
        </w:tc>
        <w:tc>
          <w:tcPr>
            <w:tcW w:w="900" w:type="dxa"/>
          </w:tcPr>
          <w:p w14:paraId="29EE7451" w14:textId="48670A51" w:rsidR="005E16EB" w:rsidRPr="00180A43" w:rsidRDefault="005E16EB" w:rsidP="00F90C36">
            <w:pPr>
              <w:rPr>
                <w:rFonts w:cs="Times New Roman"/>
              </w:rPr>
            </w:pPr>
            <w:r w:rsidRPr="00180A43">
              <w:rPr>
                <w:rFonts w:cs="Times New Roman"/>
              </w:rPr>
              <w:t>0.986</w:t>
            </w:r>
          </w:p>
        </w:tc>
        <w:tc>
          <w:tcPr>
            <w:tcW w:w="5935" w:type="dxa"/>
          </w:tcPr>
          <w:p w14:paraId="3BF121B7" w14:textId="2356D764" w:rsidR="005E16EB" w:rsidRPr="00180A43" w:rsidRDefault="00DE7F93" w:rsidP="00F90C36">
            <w:pPr>
              <w:rPr>
                <w:rFonts w:cs="Times New Roman"/>
              </w:rPr>
            </w:pPr>
            <w:r w:rsidRPr="00180A43">
              <w:rPr>
                <w:noProof/>
              </w:rPr>
              <w:drawing>
                <wp:anchor distT="0" distB="0" distL="114300" distR="114300" simplePos="0" relativeHeight="251666432" behindDoc="1" locked="0" layoutInCell="1" allowOverlap="1" wp14:anchorId="487472C8" wp14:editId="376098D9">
                  <wp:simplePos x="0" y="0"/>
                  <wp:positionH relativeFrom="column">
                    <wp:posOffset>-65405</wp:posOffset>
                  </wp:positionH>
                  <wp:positionV relativeFrom="paragraph">
                    <wp:posOffset>635</wp:posOffset>
                  </wp:positionV>
                  <wp:extent cx="3738245" cy="3088640"/>
                  <wp:effectExtent l="0" t="0" r="0" b="0"/>
                  <wp:wrapTight wrapText="bothSides">
                    <wp:wrapPolygon edited="0">
                      <wp:start x="0" y="0"/>
                      <wp:lineTo x="0" y="21449"/>
                      <wp:lineTo x="21464" y="21449"/>
                      <wp:lineTo x="21464" y="0"/>
                      <wp:lineTo x="0" y="0"/>
                    </wp:wrapPolygon>
                  </wp:wrapTight>
                  <wp:docPr id="17244546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38245" cy="308864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302A8" w:rsidRPr="00180A43" w14:paraId="02A34267" w14:textId="77777777" w:rsidTr="00A302A8">
        <w:tc>
          <w:tcPr>
            <w:tcW w:w="1307" w:type="dxa"/>
          </w:tcPr>
          <w:p w14:paraId="27195A9C" w14:textId="697BEAEC" w:rsidR="005E16EB" w:rsidRPr="00180A43" w:rsidRDefault="00DE7F93" w:rsidP="00F90C36">
            <w:pPr>
              <w:rPr>
                <w:rFonts w:cs="Times New Roman"/>
              </w:rPr>
            </w:pPr>
            <w:r w:rsidRPr="00180A43">
              <w:rPr>
                <w:rFonts w:cs="Times New Roman"/>
              </w:rPr>
              <w:lastRenderedPageBreak/>
              <w:t>Command Discipline B</w:t>
            </w:r>
          </w:p>
        </w:tc>
        <w:tc>
          <w:tcPr>
            <w:tcW w:w="1208" w:type="dxa"/>
          </w:tcPr>
          <w:p w14:paraId="157AF5AE" w14:textId="6129731B" w:rsidR="005E16EB" w:rsidRPr="00180A43" w:rsidRDefault="00DE7F93" w:rsidP="00F90C36">
            <w:pPr>
              <w:rPr>
                <w:rFonts w:cs="Times New Roman"/>
              </w:rPr>
            </w:pPr>
            <w:r w:rsidRPr="00180A43">
              <w:rPr>
                <w:rFonts w:cs="Times New Roman"/>
              </w:rPr>
              <w:t>Gradient Boost</w:t>
            </w:r>
          </w:p>
        </w:tc>
        <w:tc>
          <w:tcPr>
            <w:tcW w:w="900" w:type="dxa"/>
          </w:tcPr>
          <w:p w14:paraId="12B5E326" w14:textId="550AA01A" w:rsidR="005E16EB" w:rsidRPr="00180A43" w:rsidRDefault="00C2259D" w:rsidP="00F90C36">
            <w:pPr>
              <w:rPr>
                <w:rFonts w:cs="Times New Roman"/>
              </w:rPr>
            </w:pPr>
            <w:r w:rsidRPr="00180A43">
              <w:rPr>
                <w:rFonts w:cs="Times New Roman"/>
              </w:rPr>
              <w:t>0.999</w:t>
            </w:r>
          </w:p>
        </w:tc>
        <w:tc>
          <w:tcPr>
            <w:tcW w:w="5935" w:type="dxa"/>
          </w:tcPr>
          <w:p w14:paraId="66D7DF6D" w14:textId="146EB748" w:rsidR="005E16EB" w:rsidRPr="00180A43" w:rsidRDefault="00C2259D" w:rsidP="00F90C36">
            <w:pPr>
              <w:rPr>
                <w:rFonts w:cs="Times New Roman"/>
              </w:rPr>
            </w:pPr>
            <w:r w:rsidRPr="00180A43">
              <w:rPr>
                <w:noProof/>
              </w:rPr>
              <w:drawing>
                <wp:anchor distT="0" distB="0" distL="114300" distR="114300" simplePos="0" relativeHeight="251667456" behindDoc="1" locked="0" layoutInCell="1" allowOverlap="1" wp14:anchorId="2A869687" wp14:editId="09BA26D6">
                  <wp:simplePos x="0" y="0"/>
                  <wp:positionH relativeFrom="column">
                    <wp:posOffset>-65405</wp:posOffset>
                  </wp:positionH>
                  <wp:positionV relativeFrom="paragraph">
                    <wp:posOffset>5715</wp:posOffset>
                  </wp:positionV>
                  <wp:extent cx="3721100" cy="3074035"/>
                  <wp:effectExtent l="0" t="0" r="0" b="0"/>
                  <wp:wrapTight wrapText="bothSides">
                    <wp:wrapPolygon edited="0">
                      <wp:start x="0" y="0"/>
                      <wp:lineTo x="0" y="21417"/>
                      <wp:lineTo x="21453" y="21417"/>
                      <wp:lineTo x="21453" y="0"/>
                      <wp:lineTo x="0" y="0"/>
                    </wp:wrapPolygon>
                  </wp:wrapTight>
                  <wp:docPr id="518184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21100" cy="30740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302A8" w:rsidRPr="00180A43" w14:paraId="7E213606" w14:textId="77777777" w:rsidTr="00A302A8">
        <w:tc>
          <w:tcPr>
            <w:tcW w:w="1307" w:type="dxa"/>
          </w:tcPr>
          <w:p w14:paraId="4C3708D0" w14:textId="12394465" w:rsidR="005E16EB" w:rsidRPr="00180A43" w:rsidRDefault="00C2259D" w:rsidP="00F90C36">
            <w:pPr>
              <w:rPr>
                <w:rFonts w:cs="Times New Roman"/>
              </w:rPr>
            </w:pPr>
            <w:r w:rsidRPr="00180A43">
              <w:rPr>
                <w:rFonts w:cs="Times New Roman"/>
              </w:rPr>
              <w:t>Formalized Training</w:t>
            </w:r>
          </w:p>
        </w:tc>
        <w:tc>
          <w:tcPr>
            <w:tcW w:w="1208" w:type="dxa"/>
          </w:tcPr>
          <w:p w14:paraId="7AEE5C65" w14:textId="5801D24F" w:rsidR="005E16EB" w:rsidRPr="00180A43" w:rsidRDefault="00C2259D" w:rsidP="00F90C36">
            <w:pPr>
              <w:rPr>
                <w:rFonts w:cs="Times New Roman"/>
              </w:rPr>
            </w:pPr>
            <w:r w:rsidRPr="00180A43">
              <w:rPr>
                <w:rFonts w:cs="Times New Roman"/>
              </w:rPr>
              <w:t>Gradient Boost</w:t>
            </w:r>
          </w:p>
        </w:tc>
        <w:tc>
          <w:tcPr>
            <w:tcW w:w="900" w:type="dxa"/>
          </w:tcPr>
          <w:p w14:paraId="7659F186" w14:textId="002F99AD" w:rsidR="005E16EB" w:rsidRPr="00180A43" w:rsidRDefault="004D680C" w:rsidP="00F90C36">
            <w:pPr>
              <w:rPr>
                <w:rFonts w:cs="Times New Roman"/>
              </w:rPr>
            </w:pPr>
            <w:r w:rsidRPr="00180A43">
              <w:rPr>
                <w:rFonts w:cs="Times New Roman"/>
              </w:rPr>
              <w:t>0.984</w:t>
            </w:r>
          </w:p>
        </w:tc>
        <w:tc>
          <w:tcPr>
            <w:tcW w:w="5935" w:type="dxa"/>
          </w:tcPr>
          <w:p w14:paraId="739389FA" w14:textId="72C5ABA8" w:rsidR="005E16EB" w:rsidRPr="00180A43" w:rsidRDefault="004D680C" w:rsidP="00F90C36">
            <w:pPr>
              <w:rPr>
                <w:rFonts w:cs="Times New Roman"/>
              </w:rPr>
            </w:pPr>
            <w:r w:rsidRPr="00180A43">
              <w:rPr>
                <w:noProof/>
              </w:rPr>
              <w:drawing>
                <wp:anchor distT="0" distB="0" distL="114300" distR="114300" simplePos="0" relativeHeight="251668480" behindDoc="1" locked="0" layoutInCell="1" allowOverlap="1" wp14:anchorId="5CB71988" wp14:editId="2C2C880C">
                  <wp:simplePos x="0" y="0"/>
                  <wp:positionH relativeFrom="column">
                    <wp:posOffset>-65405</wp:posOffset>
                  </wp:positionH>
                  <wp:positionV relativeFrom="paragraph">
                    <wp:posOffset>635</wp:posOffset>
                  </wp:positionV>
                  <wp:extent cx="3695065" cy="3052445"/>
                  <wp:effectExtent l="0" t="0" r="635" b="0"/>
                  <wp:wrapTight wrapText="bothSides">
                    <wp:wrapPolygon edited="0">
                      <wp:start x="0" y="0"/>
                      <wp:lineTo x="0" y="21434"/>
                      <wp:lineTo x="21492" y="21434"/>
                      <wp:lineTo x="21492" y="0"/>
                      <wp:lineTo x="0" y="0"/>
                    </wp:wrapPolygon>
                  </wp:wrapTight>
                  <wp:docPr id="8428663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5065" cy="30524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302A8" w:rsidRPr="00180A43" w14:paraId="16AC64A5" w14:textId="77777777" w:rsidTr="00A302A8">
        <w:tc>
          <w:tcPr>
            <w:tcW w:w="1307" w:type="dxa"/>
          </w:tcPr>
          <w:p w14:paraId="6419446D" w14:textId="56AE443C" w:rsidR="005E16EB" w:rsidRPr="00180A43" w:rsidRDefault="004015C6" w:rsidP="00F90C36">
            <w:pPr>
              <w:rPr>
                <w:rFonts w:cs="Times New Roman"/>
              </w:rPr>
            </w:pPr>
            <w:r w:rsidRPr="00180A43">
              <w:rPr>
                <w:rFonts w:cs="Times New Roman"/>
              </w:rPr>
              <w:lastRenderedPageBreak/>
              <w:t>Instructions</w:t>
            </w:r>
          </w:p>
        </w:tc>
        <w:tc>
          <w:tcPr>
            <w:tcW w:w="1208" w:type="dxa"/>
          </w:tcPr>
          <w:p w14:paraId="0DB718BE" w14:textId="5398E34E" w:rsidR="005E16EB" w:rsidRPr="00180A43" w:rsidRDefault="004015C6" w:rsidP="00F90C36">
            <w:pPr>
              <w:rPr>
                <w:rFonts w:cs="Times New Roman"/>
              </w:rPr>
            </w:pPr>
            <w:r w:rsidRPr="00180A43">
              <w:rPr>
                <w:rFonts w:cs="Times New Roman"/>
              </w:rPr>
              <w:t>Random Forest</w:t>
            </w:r>
          </w:p>
        </w:tc>
        <w:tc>
          <w:tcPr>
            <w:tcW w:w="900" w:type="dxa"/>
          </w:tcPr>
          <w:p w14:paraId="38630681" w14:textId="1E17F57A" w:rsidR="005E16EB" w:rsidRPr="00180A43" w:rsidRDefault="004015C6" w:rsidP="00F90C36">
            <w:pPr>
              <w:rPr>
                <w:rFonts w:cs="Times New Roman"/>
              </w:rPr>
            </w:pPr>
            <w:r w:rsidRPr="00180A43">
              <w:rPr>
                <w:rFonts w:cs="Times New Roman"/>
              </w:rPr>
              <w:t>0.982</w:t>
            </w:r>
          </w:p>
        </w:tc>
        <w:tc>
          <w:tcPr>
            <w:tcW w:w="5935" w:type="dxa"/>
          </w:tcPr>
          <w:p w14:paraId="49FD54D6" w14:textId="10CAC908" w:rsidR="005E16EB" w:rsidRPr="00180A43" w:rsidRDefault="004015C6" w:rsidP="00F90C36">
            <w:pPr>
              <w:rPr>
                <w:rFonts w:cs="Times New Roman"/>
              </w:rPr>
            </w:pPr>
            <w:r w:rsidRPr="00180A43">
              <w:rPr>
                <w:noProof/>
              </w:rPr>
              <w:drawing>
                <wp:anchor distT="0" distB="0" distL="114300" distR="114300" simplePos="0" relativeHeight="251669504" behindDoc="1" locked="0" layoutInCell="1" allowOverlap="1" wp14:anchorId="5E005C2F" wp14:editId="50182C89">
                  <wp:simplePos x="0" y="0"/>
                  <wp:positionH relativeFrom="column">
                    <wp:posOffset>-65405</wp:posOffset>
                  </wp:positionH>
                  <wp:positionV relativeFrom="paragraph">
                    <wp:posOffset>5715</wp:posOffset>
                  </wp:positionV>
                  <wp:extent cx="3669030" cy="3030855"/>
                  <wp:effectExtent l="0" t="0" r="7620" b="0"/>
                  <wp:wrapTight wrapText="bothSides">
                    <wp:wrapPolygon edited="0">
                      <wp:start x="0" y="0"/>
                      <wp:lineTo x="0" y="21451"/>
                      <wp:lineTo x="21533" y="21451"/>
                      <wp:lineTo x="21533" y="0"/>
                      <wp:lineTo x="0" y="0"/>
                    </wp:wrapPolygon>
                  </wp:wrapTight>
                  <wp:docPr id="32776159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9030" cy="303085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302A8" w:rsidRPr="00180A43" w14:paraId="71686656" w14:textId="77777777" w:rsidTr="00A302A8">
        <w:tc>
          <w:tcPr>
            <w:tcW w:w="1307" w:type="dxa"/>
          </w:tcPr>
          <w:p w14:paraId="6E9DCBAE" w14:textId="1854BA83" w:rsidR="005E16EB" w:rsidRPr="00180A43" w:rsidRDefault="005D32B9" w:rsidP="00F90C36">
            <w:pPr>
              <w:rPr>
                <w:rFonts w:cs="Times New Roman"/>
              </w:rPr>
            </w:pPr>
            <w:r w:rsidRPr="00180A43">
              <w:rPr>
                <w:rFonts w:cs="Times New Roman"/>
              </w:rPr>
              <w:t>Left Force</w:t>
            </w:r>
          </w:p>
        </w:tc>
        <w:tc>
          <w:tcPr>
            <w:tcW w:w="1208" w:type="dxa"/>
          </w:tcPr>
          <w:p w14:paraId="5D2347B2" w14:textId="3D5BE720" w:rsidR="005E16EB" w:rsidRPr="00180A43" w:rsidRDefault="005D32B9" w:rsidP="00F90C36">
            <w:pPr>
              <w:rPr>
                <w:rFonts w:cs="Times New Roman"/>
              </w:rPr>
            </w:pPr>
            <w:r w:rsidRPr="00180A43">
              <w:rPr>
                <w:rFonts w:cs="Times New Roman"/>
              </w:rPr>
              <w:t>Gradient Boost</w:t>
            </w:r>
          </w:p>
        </w:tc>
        <w:tc>
          <w:tcPr>
            <w:tcW w:w="900" w:type="dxa"/>
          </w:tcPr>
          <w:p w14:paraId="369BC5D4" w14:textId="7B304D24" w:rsidR="005E16EB" w:rsidRPr="00180A43" w:rsidRDefault="00A302A8" w:rsidP="00F90C36">
            <w:pPr>
              <w:rPr>
                <w:rFonts w:cs="Times New Roman"/>
              </w:rPr>
            </w:pPr>
            <w:r w:rsidRPr="00180A43">
              <w:rPr>
                <w:rFonts w:cs="Times New Roman"/>
              </w:rPr>
              <w:t>0.999</w:t>
            </w:r>
          </w:p>
        </w:tc>
        <w:tc>
          <w:tcPr>
            <w:tcW w:w="5935" w:type="dxa"/>
          </w:tcPr>
          <w:p w14:paraId="110113FC" w14:textId="76F4CFCA" w:rsidR="005E16EB" w:rsidRPr="00180A43" w:rsidRDefault="00A302A8" w:rsidP="00F90C36">
            <w:pPr>
              <w:rPr>
                <w:rFonts w:cs="Times New Roman"/>
              </w:rPr>
            </w:pPr>
            <w:r w:rsidRPr="00180A43">
              <w:rPr>
                <w:noProof/>
              </w:rPr>
              <w:drawing>
                <wp:anchor distT="0" distB="0" distL="114300" distR="114300" simplePos="0" relativeHeight="251670528" behindDoc="1" locked="0" layoutInCell="1" allowOverlap="1" wp14:anchorId="5B18AA6E" wp14:editId="61FC55A4">
                  <wp:simplePos x="0" y="0"/>
                  <wp:positionH relativeFrom="column">
                    <wp:posOffset>-65405</wp:posOffset>
                  </wp:positionH>
                  <wp:positionV relativeFrom="paragraph">
                    <wp:posOffset>635</wp:posOffset>
                  </wp:positionV>
                  <wp:extent cx="3772535" cy="3116580"/>
                  <wp:effectExtent l="0" t="0" r="0" b="7620"/>
                  <wp:wrapTight wrapText="bothSides">
                    <wp:wrapPolygon edited="0">
                      <wp:start x="0" y="0"/>
                      <wp:lineTo x="0" y="21521"/>
                      <wp:lineTo x="21487" y="21521"/>
                      <wp:lineTo x="21487" y="0"/>
                      <wp:lineTo x="0" y="0"/>
                    </wp:wrapPolygon>
                  </wp:wrapTight>
                  <wp:docPr id="19848127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72535" cy="31165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A302A8" w:rsidRPr="00180A43" w14:paraId="56214772" w14:textId="77777777" w:rsidTr="00A302A8">
        <w:tc>
          <w:tcPr>
            <w:tcW w:w="1307" w:type="dxa"/>
          </w:tcPr>
          <w:p w14:paraId="4D2AEF7F" w14:textId="7CB29FDC" w:rsidR="005E16EB" w:rsidRPr="00180A43" w:rsidRDefault="00A302A8" w:rsidP="00F90C36">
            <w:pPr>
              <w:rPr>
                <w:rFonts w:cs="Times New Roman"/>
              </w:rPr>
            </w:pPr>
            <w:r w:rsidRPr="00180A43">
              <w:rPr>
                <w:rFonts w:cs="Times New Roman"/>
              </w:rPr>
              <w:lastRenderedPageBreak/>
              <w:t>Other Penalty</w:t>
            </w:r>
          </w:p>
        </w:tc>
        <w:tc>
          <w:tcPr>
            <w:tcW w:w="1208" w:type="dxa"/>
          </w:tcPr>
          <w:p w14:paraId="7C0A5E61" w14:textId="77FC0A7E" w:rsidR="005E16EB" w:rsidRPr="00180A43" w:rsidRDefault="00A302A8" w:rsidP="00F90C36">
            <w:pPr>
              <w:rPr>
                <w:rFonts w:cs="Times New Roman"/>
              </w:rPr>
            </w:pPr>
            <w:r w:rsidRPr="00180A43">
              <w:rPr>
                <w:rFonts w:cs="Times New Roman"/>
              </w:rPr>
              <w:t>Random Forest</w:t>
            </w:r>
          </w:p>
        </w:tc>
        <w:tc>
          <w:tcPr>
            <w:tcW w:w="900" w:type="dxa"/>
          </w:tcPr>
          <w:p w14:paraId="0332B787" w14:textId="1B2B70CC" w:rsidR="005E16EB" w:rsidRPr="00180A43" w:rsidRDefault="00A302A8" w:rsidP="00F90C36">
            <w:pPr>
              <w:rPr>
                <w:rFonts w:cs="Times New Roman"/>
              </w:rPr>
            </w:pPr>
            <w:r w:rsidRPr="00180A43">
              <w:rPr>
                <w:rFonts w:cs="Times New Roman"/>
              </w:rPr>
              <w:t>0.999</w:t>
            </w:r>
          </w:p>
        </w:tc>
        <w:tc>
          <w:tcPr>
            <w:tcW w:w="5935" w:type="dxa"/>
          </w:tcPr>
          <w:p w14:paraId="4BB76818" w14:textId="31B44FB1" w:rsidR="005E16EB" w:rsidRPr="00180A43" w:rsidRDefault="00A302A8" w:rsidP="00F90C36">
            <w:pPr>
              <w:rPr>
                <w:rFonts w:cs="Times New Roman"/>
              </w:rPr>
            </w:pPr>
            <w:r w:rsidRPr="00180A43">
              <w:rPr>
                <w:noProof/>
              </w:rPr>
              <w:drawing>
                <wp:anchor distT="0" distB="0" distL="114300" distR="114300" simplePos="0" relativeHeight="251671552" behindDoc="1" locked="0" layoutInCell="1" allowOverlap="1" wp14:anchorId="723A6A02" wp14:editId="19E76D82">
                  <wp:simplePos x="0" y="0"/>
                  <wp:positionH relativeFrom="column">
                    <wp:posOffset>356655</wp:posOffset>
                  </wp:positionH>
                  <wp:positionV relativeFrom="paragraph">
                    <wp:posOffset>420</wp:posOffset>
                  </wp:positionV>
                  <wp:extent cx="3808095" cy="3145790"/>
                  <wp:effectExtent l="0" t="0" r="1905" b="0"/>
                  <wp:wrapTight wrapText="bothSides">
                    <wp:wrapPolygon edited="0">
                      <wp:start x="0" y="0"/>
                      <wp:lineTo x="0" y="21452"/>
                      <wp:lineTo x="21503" y="21452"/>
                      <wp:lineTo x="21503" y="0"/>
                      <wp:lineTo x="0" y="0"/>
                    </wp:wrapPolygon>
                  </wp:wrapTight>
                  <wp:docPr id="11974720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08095" cy="31457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A302A8" w:rsidRPr="00180A43" w14:paraId="6BAC262B" w14:textId="77777777" w:rsidTr="00A302A8">
        <w:tc>
          <w:tcPr>
            <w:tcW w:w="1307" w:type="dxa"/>
          </w:tcPr>
          <w:p w14:paraId="5B228E45" w14:textId="4DFDE950" w:rsidR="005E16EB" w:rsidRPr="00180A43" w:rsidRDefault="005D32B9" w:rsidP="00F90C36">
            <w:pPr>
              <w:rPr>
                <w:rFonts w:cs="Times New Roman"/>
              </w:rPr>
            </w:pPr>
            <w:r w:rsidRPr="00180A43">
              <w:rPr>
                <w:rFonts w:cs="Times New Roman"/>
              </w:rPr>
              <w:t>No Penalty</w:t>
            </w:r>
          </w:p>
        </w:tc>
        <w:tc>
          <w:tcPr>
            <w:tcW w:w="1208" w:type="dxa"/>
          </w:tcPr>
          <w:p w14:paraId="6DA5AB76" w14:textId="49ECD0DE" w:rsidR="005E16EB" w:rsidRPr="00180A43" w:rsidRDefault="005D32B9" w:rsidP="00F90C36">
            <w:pPr>
              <w:rPr>
                <w:rFonts w:cs="Times New Roman"/>
              </w:rPr>
            </w:pPr>
            <w:r w:rsidRPr="00180A43">
              <w:rPr>
                <w:rFonts w:cs="Times New Roman"/>
              </w:rPr>
              <w:t>Gradient Boost</w:t>
            </w:r>
          </w:p>
        </w:tc>
        <w:tc>
          <w:tcPr>
            <w:tcW w:w="900" w:type="dxa"/>
          </w:tcPr>
          <w:p w14:paraId="57B8E447" w14:textId="52DD8C9E" w:rsidR="005E16EB" w:rsidRPr="00180A43" w:rsidRDefault="005D32B9" w:rsidP="00F90C36">
            <w:pPr>
              <w:rPr>
                <w:rFonts w:cs="Times New Roman"/>
              </w:rPr>
            </w:pPr>
            <w:r w:rsidRPr="00180A43">
              <w:rPr>
                <w:rFonts w:cs="Times New Roman"/>
              </w:rPr>
              <w:t>0.993</w:t>
            </w:r>
          </w:p>
        </w:tc>
        <w:tc>
          <w:tcPr>
            <w:tcW w:w="5935" w:type="dxa"/>
          </w:tcPr>
          <w:p w14:paraId="6B1A5141" w14:textId="3529D231" w:rsidR="005E16EB" w:rsidRPr="00180A43" w:rsidRDefault="005D32B9" w:rsidP="00F90C36">
            <w:pPr>
              <w:rPr>
                <w:rFonts w:cs="Times New Roman"/>
              </w:rPr>
            </w:pPr>
            <w:r w:rsidRPr="00180A43">
              <w:rPr>
                <w:noProof/>
              </w:rPr>
              <w:drawing>
                <wp:anchor distT="0" distB="0" distL="114300" distR="114300" simplePos="0" relativeHeight="251672576" behindDoc="1" locked="0" layoutInCell="1" allowOverlap="1" wp14:anchorId="508F75A0" wp14:editId="15526996">
                  <wp:simplePos x="0" y="0"/>
                  <wp:positionH relativeFrom="column">
                    <wp:posOffset>-65405</wp:posOffset>
                  </wp:positionH>
                  <wp:positionV relativeFrom="paragraph">
                    <wp:posOffset>635</wp:posOffset>
                  </wp:positionV>
                  <wp:extent cx="3772535" cy="3116580"/>
                  <wp:effectExtent l="0" t="0" r="0" b="7620"/>
                  <wp:wrapTight wrapText="bothSides">
                    <wp:wrapPolygon edited="0">
                      <wp:start x="0" y="0"/>
                      <wp:lineTo x="0" y="21521"/>
                      <wp:lineTo x="21487" y="21521"/>
                      <wp:lineTo x="21487" y="0"/>
                      <wp:lineTo x="0" y="0"/>
                    </wp:wrapPolygon>
                  </wp:wrapTight>
                  <wp:docPr id="130457290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72535" cy="31165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1E240161" w14:textId="0D4C7619" w:rsidR="000816C2" w:rsidRPr="00180A43" w:rsidRDefault="000816C2" w:rsidP="00FC1BEA">
      <w:pPr>
        <w:spacing w:before="240"/>
        <w:rPr>
          <w:rFonts w:cs="Times New Roman"/>
          <w:b/>
          <w:bCs/>
        </w:rPr>
      </w:pPr>
      <w:r w:rsidRPr="00180A43">
        <w:rPr>
          <w:rFonts w:cs="Times New Roman"/>
          <w:b/>
          <w:bCs/>
        </w:rPr>
        <w:t>Limitations and Challenges</w:t>
      </w:r>
    </w:p>
    <w:p w14:paraId="5DA64C77" w14:textId="738987C0" w:rsidR="006879DF" w:rsidRPr="00180A43" w:rsidRDefault="00FC57A0" w:rsidP="00F90C36">
      <w:pPr>
        <w:rPr>
          <w:rFonts w:cs="Times New Roman"/>
        </w:rPr>
      </w:pPr>
      <w:r w:rsidRPr="00180A43">
        <w:rPr>
          <w:rFonts w:cs="Times New Roman"/>
        </w:rPr>
        <w:t xml:space="preserve">There are some limitations given preprocessing choices and model selection. </w:t>
      </w:r>
      <w:r w:rsidR="00B70C3C">
        <w:rPr>
          <w:rFonts w:cs="Times New Roman"/>
        </w:rPr>
        <w:t>The</w:t>
      </w:r>
      <w:r w:rsidR="00DD4D6F" w:rsidRPr="00180A43">
        <w:rPr>
          <w:rFonts w:cs="Times New Roman"/>
        </w:rPr>
        <w:t xml:space="preserve"> biggest limitation is the imbalance in </w:t>
      </w:r>
      <w:r w:rsidR="00B70C3C">
        <w:rPr>
          <w:rFonts w:cs="Times New Roman"/>
        </w:rPr>
        <w:t>the</w:t>
      </w:r>
      <w:r w:rsidR="00DD4D6F" w:rsidRPr="00180A43">
        <w:rPr>
          <w:rFonts w:cs="Times New Roman"/>
        </w:rPr>
        <w:t xml:space="preserve"> dataset</w:t>
      </w:r>
      <w:r w:rsidR="00F5734F" w:rsidRPr="00180A43">
        <w:rPr>
          <w:rFonts w:cs="Times New Roman"/>
        </w:rPr>
        <w:t xml:space="preserve">. While </w:t>
      </w:r>
      <w:r w:rsidR="00B70C3C">
        <w:rPr>
          <w:rFonts w:cs="Times New Roman"/>
        </w:rPr>
        <w:t>I</w:t>
      </w:r>
      <w:r w:rsidR="00F5734F" w:rsidRPr="00180A43">
        <w:rPr>
          <w:rFonts w:cs="Times New Roman"/>
        </w:rPr>
        <w:t xml:space="preserve"> have </w:t>
      </w:r>
      <w:r w:rsidR="00E11741" w:rsidRPr="00180A43">
        <w:rPr>
          <w:rFonts w:cs="Times New Roman"/>
        </w:rPr>
        <w:t xml:space="preserve">attempted to </w:t>
      </w:r>
      <w:r w:rsidR="00F5734F" w:rsidRPr="00180A43">
        <w:rPr>
          <w:rFonts w:cs="Times New Roman"/>
        </w:rPr>
        <w:t xml:space="preserve">addressed </w:t>
      </w:r>
      <w:r w:rsidR="00A2563A" w:rsidRPr="00180A43">
        <w:rPr>
          <w:rFonts w:cs="Times New Roman"/>
        </w:rPr>
        <w:t xml:space="preserve">it using SMOTE, </w:t>
      </w:r>
      <w:r w:rsidR="00400421" w:rsidRPr="00180A43">
        <w:rPr>
          <w:rFonts w:cs="Times New Roman"/>
        </w:rPr>
        <w:t>using SMOTE can increase the risk of overfitting. Simultaneously, given that SMOTE is generating synthetic new data points</w:t>
      </w:r>
      <w:r w:rsidR="003E497F" w:rsidRPr="00180A43">
        <w:rPr>
          <w:rFonts w:cs="Times New Roman"/>
        </w:rPr>
        <w:t xml:space="preserve"> based on existing data</w:t>
      </w:r>
      <w:r w:rsidR="00400421" w:rsidRPr="00180A43">
        <w:rPr>
          <w:rFonts w:cs="Times New Roman"/>
        </w:rPr>
        <w:t xml:space="preserve">, it might also potentially </w:t>
      </w:r>
      <w:r w:rsidR="00400421" w:rsidRPr="00180A43">
        <w:rPr>
          <w:rFonts w:cs="Times New Roman"/>
        </w:rPr>
        <w:lastRenderedPageBreak/>
        <w:t>increase bias.</w:t>
      </w:r>
      <w:r w:rsidR="000B0ED0" w:rsidRPr="00180A43">
        <w:rPr>
          <w:rFonts w:cs="Times New Roman"/>
        </w:rPr>
        <w:t xml:space="preserve"> In </w:t>
      </w:r>
      <w:r w:rsidR="00B70C3C">
        <w:rPr>
          <w:rFonts w:cs="Times New Roman"/>
        </w:rPr>
        <w:t>the</w:t>
      </w:r>
      <w:r w:rsidR="000B0ED0" w:rsidRPr="00180A43">
        <w:rPr>
          <w:rFonts w:cs="Times New Roman"/>
        </w:rPr>
        <w:t xml:space="preserve"> dataset, </w:t>
      </w:r>
      <w:r w:rsidR="00B70C3C">
        <w:rPr>
          <w:rFonts w:cs="Times New Roman"/>
        </w:rPr>
        <w:t>the</w:t>
      </w:r>
      <w:r w:rsidR="00722176" w:rsidRPr="00180A43">
        <w:rPr>
          <w:rFonts w:cs="Times New Roman"/>
        </w:rPr>
        <w:t xml:space="preserve"> target variable ‘</w:t>
      </w:r>
      <w:r w:rsidR="00722176" w:rsidRPr="00180A43">
        <w:rPr>
          <w:rFonts w:cs="Times New Roman"/>
        </w:rPr>
        <w:t>CCRB Complaint Disposition</w:t>
      </w:r>
      <w:r w:rsidR="00722176" w:rsidRPr="00180A43">
        <w:rPr>
          <w:rFonts w:cs="Times New Roman"/>
        </w:rPr>
        <w:t xml:space="preserve">’ had </w:t>
      </w:r>
      <w:r w:rsidR="00794C52" w:rsidRPr="00180A43">
        <w:rPr>
          <w:rFonts w:cs="Times New Roman"/>
        </w:rPr>
        <w:t xml:space="preserve">a </w:t>
      </w:r>
      <w:r w:rsidR="00722176" w:rsidRPr="00180A43">
        <w:rPr>
          <w:rFonts w:cs="Times New Roman"/>
        </w:rPr>
        <w:t>relatively</w:t>
      </w:r>
      <w:r w:rsidR="00794C52" w:rsidRPr="00180A43">
        <w:rPr>
          <w:rFonts w:cs="Times New Roman"/>
        </w:rPr>
        <w:t xml:space="preserve"> even distribution</w:t>
      </w:r>
      <w:r w:rsidR="00D31498" w:rsidRPr="00180A43">
        <w:rPr>
          <w:rFonts w:cs="Times New Roman"/>
        </w:rPr>
        <w:t xml:space="preserve"> of samples</w:t>
      </w:r>
      <w:r w:rsidR="00794C52" w:rsidRPr="00180A43">
        <w:rPr>
          <w:rFonts w:cs="Times New Roman"/>
        </w:rPr>
        <w:t xml:space="preserve"> for ‘Substantiated’ and ‘Unsubstantiated’ classes but</w:t>
      </w:r>
      <w:r w:rsidR="00D31498" w:rsidRPr="00180A43">
        <w:rPr>
          <w:rFonts w:cs="Times New Roman"/>
        </w:rPr>
        <w:t xml:space="preserve"> </w:t>
      </w:r>
      <w:r w:rsidR="00FE149E" w:rsidRPr="00180A43">
        <w:rPr>
          <w:rFonts w:cs="Times New Roman"/>
        </w:rPr>
        <w:t>lower numbers for ‘Exonerated’ and ‘Unfounded.’ Based on confusion matrix results, it appears that SMOTE was not able to fully address the imbalance</w:t>
      </w:r>
      <w:r w:rsidR="000138CA" w:rsidRPr="00180A43">
        <w:rPr>
          <w:rFonts w:cs="Times New Roman"/>
        </w:rPr>
        <w:t xml:space="preserve">. </w:t>
      </w:r>
      <w:r w:rsidR="00BA5496" w:rsidRPr="00180A43">
        <w:rPr>
          <w:rFonts w:cs="Times New Roman"/>
        </w:rPr>
        <w:t xml:space="preserve">Models were generally better at predicting the majority classes and performed poorly on </w:t>
      </w:r>
      <w:r w:rsidR="006879DF" w:rsidRPr="00180A43">
        <w:rPr>
          <w:rFonts w:cs="Times New Roman"/>
        </w:rPr>
        <w:t xml:space="preserve">minority classes. </w:t>
      </w:r>
      <w:r w:rsidR="000138CA" w:rsidRPr="00180A43">
        <w:rPr>
          <w:rFonts w:cs="Times New Roman"/>
        </w:rPr>
        <w:t xml:space="preserve">Dichotomizing this variable may lead to better overall performance in the future. </w:t>
      </w:r>
    </w:p>
    <w:p w14:paraId="07EB42D3" w14:textId="156523AA" w:rsidR="00E73167" w:rsidRPr="00180A43" w:rsidRDefault="000138CA" w:rsidP="00F90C36">
      <w:pPr>
        <w:rPr>
          <w:rFonts w:cs="Times New Roman"/>
        </w:rPr>
      </w:pPr>
      <w:r w:rsidRPr="00180A43">
        <w:rPr>
          <w:rFonts w:cs="Times New Roman"/>
        </w:rPr>
        <w:t xml:space="preserve">As for </w:t>
      </w:r>
      <w:r w:rsidR="00722176" w:rsidRPr="00180A43">
        <w:rPr>
          <w:rFonts w:cs="Times New Roman"/>
        </w:rPr>
        <w:t>NYPD Officer Penalty</w:t>
      </w:r>
      <w:r w:rsidRPr="00180A43">
        <w:rPr>
          <w:rFonts w:cs="Times New Roman"/>
        </w:rPr>
        <w:t>, SMOTE appears to have been more successful</w:t>
      </w:r>
      <w:r w:rsidR="005F3C27" w:rsidRPr="00180A43">
        <w:rPr>
          <w:rFonts w:cs="Times New Roman"/>
        </w:rPr>
        <w:t xml:space="preserve">. Model performance was high for all penalty types, though confusion matrix </w:t>
      </w:r>
      <w:r w:rsidR="006879DF" w:rsidRPr="00180A43">
        <w:rPr>
          <w:rFonts w:cs="Times New Roman"/>
        </w:rPr>
        <w:t xml:space="preserve">results </w:t>
      </w:r>
      <w:r w:rsidR="005F3C27" w:rsidRPr="00180A43">
        <w:rPr>
          <w:rFonts w:cs="Times New Roman"/>
        </w:rPr>
        <w:t>suggest that the models may be more prone to false negatives</w:t>
      </w:r>
      <w:r w:rsidR="000A5E1C" w:rsidRPr="00180A43">
        <w:rPr>
          <w:rFonts w:cs="Times New Roman"/>
        </w:rPr>
        <w:t xml:space="preserve"> and less prone to false positives</w:t>
      </w:r>
      <w:r w:rsidR="000551DD" w:rsidRPr="00180A43">
        <w:rPr>
          <w:rFonts w:cs="Times New Roman"/>
        </w:rPr>
        <w:t xml:space="preserve">. Models for </w:t>
      </w:r>
      <w:r w:rsidR="00EC4709" w:rsidRPr="00180A43">
        <w:rPr>
          <w:rFonts w:cs="Times New Roman"/>
        </w:rPr>
        <w:t>NYPD Officer Penalty</w:t>
      </w:r>
      <w:r w:rsidR="00EC4709" w:rsidRPr="00180A43">
        <w:rPr>
          <w:rFonts w:cs="Times New Roman"/>
        </w:rPr>
        <w:t xml:space="preserve"> thus may have low recall</w:t>
      </w:r>
      <w:r w:rsidR="000A5E1C" w:rsidRPr="00180A43">
        <w:rPr>
          <w:rFonts w:cs="Times New Roman"/>
        </w:rPr>
        <w:t xml:space="preserve"> but high precision</w:t>
      </w:r>
      <w:r w:rsidR="005B28F5" w:rsidRPr="00180A43">
        <w:rPr>
          <w:rFonts w:cs="Times New Roman"/>
        </w:rPr>
        <w:t xml:space="preserve">. </w:t>
      </w:r>
      <w:r w:rsidR="006879DF" w:rsidRPr="00180A43">
        <w:rPr>
          <w:rFonts w:cs="Times New Roman"/>
        </w:rPr>
        <w:t xml:space="preserve">However, </w:t>
      </w:r>
      <w:r w:rsidR="00790ACB">
        <w:rPr>
          <w:rFonts w:cs="Times New Roman"/>
        </w:rPr>
        <w:t>the</w:t>
      </w:r>
      <w:r w:rsidR="006879DF" w:rsidRPr="00180A43">
        <w:rPr>
          <w:rFonts w:cs="Times New Roman"/>
        </w:rPr>
        <w:t xml:space="preserve"> </w:t>
      </w:r>
      <w:r w:rsidR="006535C5" w:rsidRPr="00180A43">
        <w:rPr>
          <w:rFonts w:cs="Times New Roman"/>
        </w:rPr>
        <w:t xml:space="preserve">preprocessing </w:t>
      </w:r>
      <w:r w:rsidR="006879DF" w:rsidRPr="00180A43">
        <w:rPr>
          <w:rFonts w:cs="Times New Roman"/>
        </w:rPr>
        <w:t xml:space="preserve">approach </w:t>
      </w:r>
      <w:r w:rsidR="006535C5" w:rsidRPr="00180A43">
        <w:rPr>
          <w:rFonts w:cs="Times New Roman"/>
        </w:rPr>
        <w:t>may have introduced error.</w:t>
      </w:r>
      <w:r w:rsidR="00F07894" w:rsidRPr="00180A43">
        <w:rPr>
          <w:rFonts w:cs="Times New Roman"/>
        </w:rPr>
        <w:t xml:space="preserve"> In this dataset, officers</w:t>
      </w:r>
      <w:r w:rsidR="003B24C6" w:rsidRPr="00180A43">
        <w:rPr>
          <w:rFonts w:cs="Times New Roman"/>
        </w:rPr>
        <w:t xml:space="preserve"> may receive multiple penalties</w:t>
      </w:r>
      <w:r w:rsidR="00D73E13" w:rsidRPr="00180A43">
        <w:rPr>
          <w:rFonts w:cs="Times New Roman"/>
        </w:rPr>
        <w:t xml:space="preserve"> or only singular penalties. For preprocessing, because we are building </w:t>
      </w:r>
      <w:r w:rsidR="001E5F19" w:rsidRPr="00180A43">
        <w:rPr>
          <w:rFonts w:cs="Times New Roman"/>
        </w:rPr>
        <w:t xml:space="preserve">models to predict the likelihood of each penalty independently, it doesn’t take into account other penalties that are also applying. </w:t>
      </w:r>
      <w:r w:rsidR="00790ACB">
        <w:rPr>
          <w:rFonts w:cs="Times New Roman"/>
        </w:rPr>
        <w:t>Here, my methodology</w:t>
      </w:r>
      <w:r w:rsidR="001E5F19" w:rsidRPr="00180A43">
        <w:rPr>
          <w:rFonts w:cs="Times New Roman"/>
        </w:rPr>
        <w:t xml:space="preserve"> assume that each penalty is independent </w:t>
      </w:r>
      <w:r w:rsidR="009318B6" w:rsidRPr="00180A43">
        <w:rPr>
          <w:rFonts w:cs="Times New Roman"/>
        </w:rPr>
        <w:t>to</w:t>
      </w:r>
      <w:r w:rsidR="001E5F19" w:rsidRPr="00180A43">
        <w:rPr>
          <w:rFonts w:cs="Times New Roman"/>
        </w:rPr>
        <w:t xml:space="preserve"> </w:t>
      </w:r>
      <w:r w:rsidR="009318B6" w:rsidRPr="00180A43">
        <w:rPr>
          <w:rFonts w:cs="Times New Roman"/>
        </w:rPr>
        <w:t>the</w:t>
      </w:r>
      <w:r w:rsidR="001E5F19" w:rsidRPr="00180A43">
        <w:rPr>
          <w:rFonts w:cs="Times New Roman"/>
        </w:rPr>
        <w:t xml:space="preserve"> others and </w:t>
      </w:r>
      <w:r w:rsidR="00790ACB">
        <w:rPr>
          <w:rFonts w:cs="Times New Roman"/>
        </w:rPr>
        <w:t>the</w:t>
      </w:r>
      <w:r w:rsidR="001E5F19" w:rsidRPr="00180A43">
        <w:rPr>
          <w:rFonts w:cs="Times New Roman"/>
        </w:rPr>
        <w:t xml:space="preserve"> models </w:t>
      </w:r>
      <w:r w:rsidR="00790ACB">
        <w:rPr>
          <w:rFonts w:cs="Times New Roman"/>
        </w:rPr>
        <w:t xml:space="preserve">thus </w:t>
      </w:r>
      <w:r w:rsidR="009318B6" w:rsidRPr="00180A43">
        <w:rPr>
          <w:rFonts w:cs="Times New Roman"/>
        </w:rPr>
        <w:t>don’t account for co-occuring penalties.</w:t>
      </w:r>
      <w:r w:rsidR="00AF2B35" w:rsidRPr="00180A43">
        <w:rPr>
          <w:rFonts w:cs="Times New Roman"/>
        </w:rPr>
        <w:t xml:space="preserve"> This can be problematic if penalties are linked together and </w:t>
      </w:r>
      <w:r w:rsidR="006B1082">
        <w:rPr>
          <w:rFonts w:cs="Times New Roman"/>
        </w:rPr>
        <w:t>the</w:t>
      </w:r>
      <w:r w:rsidR="00AF2B35" w:rsidRPr="00180A43">
        <w:rPr>
          <w:rFonts w:cs="Times New Roman"/>
        </w:rPr>
        <w:t xml:space="preserve"> models also aren’t able to predict the </w:t>
      </w:r>
      <w:r w:rsidR="00E73167" w:rsidRPr="00180A43">
        <w:rPr>
          <w:rFonts w:cs="Times New Roman"/>
        </w:rPr>
        <w:t>actual penalties applied, only the likelihood that a penalty type may be applied for a case.</w:t>
      </w:r>
      <w:r w:rsidR="009D60BB" w:rsidRPr="00180A43">
        <w:rPr>
          <w:rFonts w:cs="Times New Roman"/>
        </w:rPr>
        <w:t xml:space="preserve"> Classifer Chains may be able to address this issue but implementing Multilabel SMOTE has proven to be a challenge</w:t>
      </w:r>
      <w:r w:rsidR="006B1082">
        <w:rPr>
          <w:rFonts w:cs="Times New Roman"/>
        </w:rPr>
        <w:t xml:space="preserve"> to preprocessing</w:t>
      </w:r>
      <w:r w:rsidR="0057547F" w:rsidRPr="00180A43">
        <w:rPr>
          <w:rFonts w:cs="Times New Roman"/>
        </w:rPr>
        <w:t>.</w:t>
      </w:r>
    </w:p>
    <w:p w14:paraId="374F6C62" w14:textId="50FF554C" w:rsidR="0057547F" w:rsidRPr="00180A43" w:rsidRDefault="0057547F" w:rsidP="00F90C36">
      <w:pPr>
        <w:rPr>
          <w:rFonts w:cs="Times New Roman"/>
        </w:rPr>
      </w:pPr>
      <w:r w:rsidRPr="00180A43">
        <w:rPr>
          <w:rFonts w:cs="Times New Roman"/>
        </w:rPr>
        <w:t xml:space="preserve">Other challenges include the computational cost. In </w:t>
      </w:r>
      <w:r w:rsidR="006B1082">
        <w:rPr>
          <w:rFonts w:cs="Times New Roman"/>
        </w:rPr>
        <w:t>this</w:t>
      </w:r>
      <w:r w:rsidRPr="00180A43">
        <w:rPr>
          <w:rFonts w:cs="Times New Roman"/>
        </w:rPr>
        <w:t xml:space="preserve"> case, ensemble method</w:t>
      </w:r>
      <w:r w:rsidR="00B07A89" w:rsidRPr="00180A43">
        <w:rPr>
          <w:rFonts w:cs="Times New Roman"/>
        </w:rPr>
        <w:t xml:space="preserve"> models had the highest performance, which wasn’t unexpected.</w:t>
      </w:r>
      <w:r w:rsidR="00275AB2" w:rsidRPr="00180A43">
        <w:rPr>
          <w:rFonts w:cs="Times New Roman"/>
        </w:rPr>
        <w:t xml:space="preserve"> Hyperparameter tuning was too costly to perform via grid search so </w:t>
      </w:r>
      <w:r w:rsidR="006B1082">
        <w:rPr>
          <w:rFonts w:cs="Times New Roman"/>
        </w:rPr>
        <w:t>I</w:t>
      </w:r>
      <w:r w:rsidR="00275AB2" w:rsidRPr="00180A43">
        <w:rPr>
          <w:rFonts w:cs="Times New Roman"/>
        </w:rPr>
        <w:t xml:space="preserve"> had to opt for Random Search.</w:t>
      </w:r>
      <w:r w:rsidR="006B1082">
        <w:rPr>
          <w:rFonts w:cs="Times New Roman"/>
        </w:rPr>
        <w:t xml:space="preserve"> Other limitations include the issue of (1) temporality and (2)</w:t>
      </w:r>
      <w:r w:rsidR="005B78CD">
        <w:rPr>
          <w:rFonts w:cs="Times New Roman"/>
        </w:rPr>
        <w:t xml:space="preserve"> complaint clustering. Current, these models don’t account for the time of each complaint and how past complaints can affect future complaints. Simultaneously, it is unclear how the clustering of multiple allegations under singular complaints is affecting results.</w:t>
      </w:r>
    </w:p>
    <w:p w14:paraId="636CED5B" w14:textId="77777777" w:rsidR="005B78CD" w:rsidRDefault="005B78CD">
      <w:pPr>
        <w:rPr>
          <w:rFonts w:cs="Times New Roman"/>
          <w:b/>
          <w:bCs/>
        </w:rPr>
      </w:pPr>
      <w:r>
        <w:rPr>
          <w:rFonts w:cs="Times New Roman"/>
          <w:b/>
          <w:bCs/>
        </w:rPr>
        <w:br w:type="page"/>
      </w:r>
    </w:p>
    <w:p w14:paraId="640568E8" w14:textId="111EBE08" w:rsidR="008E6592" w:rsidRPr="00180A43" w:rsidRDefault="008E6592" w:rsidP="0038237E">
      <w:pPr>
        <w:spacing w:line="240" w:lineRule="auto"/>
        <w:rPr>
          <w:rFonts w:cs="Times New Roman"/>
          <w:b/>
          <w:bCs/>
        </w:rPr>
      </w:pPr>
      <w:r w:rsidRPr="00180A43">
        <w:rPr>
          <w:rFonts w:cs="Times New Roman"/>
          <w:b/>
          <w:bCs/>
        </w:rPr>
        <w:lastRenderedPageBreak/>
        <w:t>References</w:t>
      </w:r>
    </w:p>
    <w:p w14:paraId="6AE3BE72" w14:textId="77777777" w:rsidR="00B953AF" w:rsidRPr="00180A43" w:rsidRDefault="00795068" w:rsidP="0038237E">
      <w:pPr>
        <w:pStyle w:val="Bibliography"/>
        <w:spacing w:line="240" w:lineRule="auto"/>
      </w:pPr>
      <w:r w:rsidRPr="00180A43">
        <w:rPr>
          <w:b/>
          <w:bCs/>
        </w:rPr>
        <w:fldChar w:fldCharType="begin"/>
      </w:r>
      <w:r w:rsidR="00B953AF" w:rsidRPr="00180A43">
        <w:rPr>
          <w:b/>
          <w:bCs/>
        </w:rPr>
        <w:instrText xml:space="preserve"> ADDIN ZOTERO_BIBL {"uncited":[],"omitted":[],"custom":[]} CSL_BIBLIOGRAPHY </w:instrText>
      </w:r>
      <w:r w:rsidRPr="00180A43">
        <w:rPr>
          <w:b/>
          <w:bCs/>
        </w:rPr>
        <w:fldChar w:fldCharType="separate"/>
      </w:r>
      <w:r w:rsidR="00B953AF" w:rsidRPr="00180A43">
        <w:rPr>
          <w:i/>
          <w:iCs/>
        </w:rPr>
        <w:t>About NYPD</w:t>
      </w:r>
      <w:r w:rsidR="00B953AF" w:rsidRPr="00180A43">
        <w:t>. (n.d.). Retrieved January 30, 2025, from https://www.nyc.gov/site/nypd/about/about-nypd/about-nypd-landing.page</w:t>
      </w:r>
    </w:p>
    <w:p w14:paraId="3E0E0F8E" w14:textId="77777777" w:rsidR="00B953AF" w:rsidRPr="00180A43" w:rsidRDefault="00B953AF" w:rsidP="0038237E">
      <w:pPr>
        <w:pStyle w:val="Bibliography"/>
        <w:spacing w:line="240" w:lineRule="auto"/>
      </w:pPr>
      <w:r w:rsidRPr="00180A43">
        <w:t xml:space="preserve">Chermak, S., McGarrell, E., &amp; Gruenewald, J. (2006). Media coverage of police misconduct and attitudes toward police. </w:t>
      </w:r>
      <w:r w:rsidRPr="00180A43">
        <w:rPr>
          <w:i/>
          <w:iCs/>
        </w:rPr>
        <w:t>Policing: An International Journal of Police Strategies &amp; Management</w:t>
      </w:r>
      <w:r w:rsidRPr="00180A43">
        <w:t xml:space="preserve">, </w:t>
      </w:r>
      <w:r w:rsidRPr="00180A43">
        <w:rPr>
          <w:i/>
          <w:iCs/>
        </w:rPr>
        <w:t>29</w:t>
      </w:r>
      <w:r w:rsidRPr="00180A43">
        <w:t>(2), 261–281. https://doi.org/10.1108/13639510610667664</w:t>
      </w:r>
    </w:p>
    <w:p w14:paraId="3C77830B" w14:textId="77777777" w:rsidR="00B953AF" w:rsidRPr="00180A43" w:rsidRDefault="00B953AF" w:rsidP="0038237E">
      <w:pPr>
        <w:pStyle w:val="Bibliography"/>
        <w:spacing w:line="240" w:lineRule="auto"/>
      </w:pPr>
      <w:r w:rsidRPr="00180A43">
        <w:rPr>
          <w:i/>
          <w:iCs/>
        </w:rPr>
        <w:t>Civilian Complaint Review Board: Allegations Against Police Officers | NYC Open Data</w:t>
      </w:r>
      <w:r w:rsidRPr="00180A43">
        <w:t>. (n.d.). Retrieved January 31, 2025, from https://data.cityofnewyork.us/Public-Safety/Civilian-Complaint-Review-Board-Allegations-Agains/6xgr-kwjq/about_data</w:t>
      </w:r>
    </w:p>
    <w:p w14:paraId="4FEB0946" w14:textId="77777777" w:rsidR="00B953AF" w:rsidRPr="00180A43" w:rsidRDefault="00B953AF" w:rsidP="0038237E">
      <w:pPr>
        <w:pStyle w:val="Bibliography"/>
        <w:spacing w:line="240" w:lineRule="auto"/>
      </w:pPr>
      <w:r w:rsidRPr="00180A43">
        <w:rPr>
          <w:i/>
          <w:iCs/>
        </w:rPr>
        <w:t>Civilian Complaint Review Board (CCRB) Database</w:t>
      </w:r>
      <w:r w:rsidRPr="00180A43">
        <w:t>. (n.d.). Retrieved January 31, 2025, from https://data.cityofnewyork.us/browse?Data-Collection_Data-Collection=CCRB%20Complaints%20Database</w:t>
      </w:r>
    </w:p>
    <w:p w14:paraId="06CF98D3" w14:textId="77777777" w:rsidR="00B953AF" w:rsidRPr="00180A43" w:rsidRDefault="00B953AF" w:rsidP="0038237E">
      <w:pPr>
        <w:pStyle w:val="Bibliography"/>
        <w:spacing w:line="240" w:lineRule="auto"/>
      </w:pPr>
      <w:r w:rsidRPr="00180A43">
        <w:rPr>
          <w:i/>
          <w:iCs/>
        </w:rPr>
        <w:t>Civilian Complaint Review Board: Complaints Against Police Officers | NYC Open Data</w:t>
      </w:r>
      <w:r w:rsidRPr="00180A43">
        <w:t>. (n.d.). Retrieved January 31, 2025, from https://data.cityofnewyork.us/Public-Safety/Civilian-Complaint-Review-Board-Complaints-Against/2mby-ccnw/about_data</w:t>
      </w:r>
    </w:p>
    <w:p w14:paraId="65269AAF" w14:textId="77777777" w:rsidR="00B953AF" w:rsidRPr="00180A43" w:rsidRDefault="00B953AF" w:rsidP="0038237E">
      <w:pPr>
        <w:pStyle w:val="Bibliography"/>
        <w:spacing w:line="240" w:lineRule="auto"/>
      </w:pPr>
      <w:r w:rsidRPr="00180A43">
        <w:rPr>
          <w:i/>
          <w:iCs/>
        </w:rPr>
        <w:t>Civilian Complaint Review Board: Penalties | NYC Open Data</w:t>
      </w:r>
      <w:r w:rsidRPr="00180A43">
        <w:t>. (n.d.). Retrieved January 31, 2025, from https://data.cityofnewyork.us/Public-Safety/Civilian-Complaint-Review-Board-Penalties/keep-pkmh/about_data</w:t>
      </w:r>
    </w:p>
    <w:p w14:paraId="15092915" w14:textId="77777777" w:rsidR="00B953AF" w:rsidRPr="00180A43" w:rsidRDefault="00B953AF" w:rsidP="0038237E">
      <w:pPr>
        <w:pStyle w:val="Bibliography"/>
        <w:spacing w:line="240" w:lineRule="auto"/>
      </w:pPr>
      <w:r w:rsidRPr="00180A43">
        <w:rPr>
          <w:i/>
          <w:iCs/>
        </w:rPr>
        <w:t>Crime Stats—Historical—NYPD</w:t>
      </w:r>
      <w:r w:rsidRPr="00180A43">
        <w:t>. (n.d.). Retrieved March 2, 2025, from https://www.nyc.gov/site/nypd/stats/crime-statistics/historical.page</w:t>
      </w:r>
    </w:p>
    <w:p w14:paraId="1B79C7A0" w14:textId="77777777" w:rsidR="00B953AF" w:rsidRPr="00180A43" w:rsidRDefault="00B953AF" w:rsidP="0038237E">
      <w:pPr>
        <w:pStyle w:val="Bibliography"/>
        <w:spacing w:line="240" w:lineRule="auto"/>
      </w:pPr>
      <w:r w:rsidRPr="00180A43">
        <w:t xml:space="preserve">Cubitt, T. I. C., Gaub, J. E., &amp; Holtfreter, K. (2022). Gender differences in serious police misconduct: A machine-learning analysis of the New York Police Department (NYPD). </w:t>
      </w:r>
      <w:r w:rsidRPr="00180A43">
        <w:rPr>
          <w:i/>
          <w:iCs/>
        </w:rPr>
        <w:t>Journal of Criminal Justice</w:t>
      </w:r>
      <w:r w:rsidRPr="00180A43">
        <w:t xml:space="preserve">, </w:t>
      </w:r>
      <w:r w:rsidRPr="00180A43">
        <w:rPr>
          <w:i/>
          <w:iCs/>
        </w:rPr>
        <w:t>82</w:t>
      </w:r>
      <w:r w:rsidRPr="00180A43">
        <w:t>, 101976. https://doi.org/10.1016/j.jcrimjus.2022.101976</w:t>
      </w:r>
    </w:p>
    <w:p w14:paraId="29EBF30F" w14:textId="77777777" w:rsidR="00B953AF" w:rsidRPr="00180A43" w:rsidRDefault="00B953AF" w:rsidP="0038237E">
      <w:pPr>
        <w:pStyle w:val="Bibliography"/>
        <w:spacing w:line="240" w:lineRule="auto"/>
      </w:pPr>
      <w:r w:rsidRPr="00180A43">
        <w:t xml:space="preserve">Dowler, K., &amp; Zawilski, V. (2007). Public perceptions of police misconduct and discrimination: Examining the impact of media consumption. </w:t>
      </w:r>
      <w:r w:rsidRPr="00180A43">
        <w:rPr>
          <w:i/>
          <w:iCs/>
        </w:rPr>
        <w:t>Journal of Criminal Justice</w:t>
      </w:r>
      <w:r w:rsidRPr="00180A43">
        <w:t xml:space="preserve">, </w:t>
      </w:r>
      <w:r w:rsidRPr="00180A43">
        <w:rPr>
          <w:i/>
          <w:iCs/>
        </w:rPr>
        <w:t>35</w:t>
      </w:r>
      <w:r w:rsidRPr="00180A43">
        <w:t>(2), 193–203. https://doi.org/10.1016/j.jcrimjus.2007.01.006</w:t>
      </w:r>
    </w:p>
    <w:p w14:paraId="5BD84730" w14:textId="77777777" w:rsidR="00B953AF" w:rsidRPr="00180A43" w:rsidRDefault="00B953AF" w:rsidP="0038237E">
      <w:pPr>
        <w:pStyle w:val="Bibliography"/>
        <w:spacing w:line="240" w:lineRule="auto"/>
      </w:pPr>
      <w:r w:rsidRPr="00180A43">
        <w:t xml:space="preserve">Harris, C. J., &amp; Worden, R. E. (2014). The Effect of Sanctions on Police Misconduct. </w:t>
      </w:r>
      <w:r w:rsidRPr="00180A43">
        <w:rPr>
          <w:i/>
          <w:iCs/>
        </w:rPr>
        <w:t>Crime &amp; Delinquency</w:t>
      </w:r>
      <w:r w:rsidRPr="00180A43">
        <w:t xml:space="preserve">, </w:t>
      </w:r>
      <w:r w:rsidRPr="00180A43">
        <w:rPr>
          <w:i/>
          <w:iCs/>
        </w:rPr>
        <w:t>60</w:t>
      </w:r>
      <w:r w:rsidRPr="00180A43">
        <w:t>(8), 1258–1288. https://doi.org/10.1177/0011128712466933</w:t>
      </w:r>
    </w:p>
    <w:p w14:paraId="132FD3E2" w14:textId="77777777" w:rsidR="00B953AF" w:rsidRPr="00180A43" w:rsidRDefault="00B953AF" w:rsidP="0038237E">
      <w:pPr>
        <w:pStyle w:val="Bibliography"/>
        <w:spacing w:line="240" w:lineRule="auto"/>
      </w:pPr>
      <w:r w:rsidRPr="00180A43">
        <w:t xml:space="preserve">Headley, A. M., D’Alessio, S. J., &amp; Stolzenberg, L. (2020). The Effect of a Complainant’s Race and Ethnicity on Dispositional Outcome in Police Misconduct Cases in Chicago. </w:t>
      </w:r>
      <w:r w:rsidRPr="00180A43">
        <w:rPr>
          <w:i/>
          <w:iCs/>
        </w:rPr>
        <w:t>Race and Justice</w:t>
      </w:r>
      <w:r w:rsidRPr="00180A43">
        <w:t xml:space="preserve">, </w:t>
      </w:r>
      <w:r w:rsidRPr="00180A43">
        <w:rPr>
          <w:i/>
          <w:iCs/>
        </w:rPr>
        <w:t>10</w:t>
      </w:r>
      <w:r w:rsidRPr="00180A43">
        <w:t>(1), 43–61. https://doi.org/10.1177/2153368717726829</w:t>
      </w:r>
    </w:p>
    <w:p w14:paraId="2CE0379B" w14:textId="77777777" w:rsidR="00B953AF" w:rsidRPr="00180A43" w:rsidRDefault="00B953AF" w:rsidP="0038237E">
      <w:pPr>
        <w:pStyle w:val="Bibliography"/>
        <w:spacing w:line="240" w:lineRule="auto"/>
      </w:pPr>
      <w:r w:rsidRPr="00180A43">
        <w:rPr>
          <w:i/>
          <w:iCs/>
        </w:rPr>
        <w:t>Mapping Police Violence</w:t>
      </w:r>
      <w:r w:rsidRPr="00180A43">
        <w:t>. (n.d.-a). Mapping Police Violence. Retrieved January 31, 2025, from https://mappingpoliceviolence.org/methodology</w:t>
      </w:r>
    </w:p>
    <w:p w14:paraId="30C1F91F" w14:textId="77777777" w:rsidR="00B953AF" w:rsidRPr="00180A43" w:rsidRDefault="00B953AF" w:rsidP="0038237E">
      <w:pPr>
        <w:pStyle w:val="Bibliography"/>
        <w:spacing w:line="240" w:lineRule="auto"/>
      </w:pPr>
      <w:r w:rsidRPr="00180A43">
        <w:rPr>
          <w:i/>
          <w:iCs/>
        </w:rPr>
        <w:t>Mapping Police Violence</w:t>
      </w:r>
      <w:r w:rsidRPr="00180A43">
        <w:t>. (n.d.-b). Airtable. Retrieved January 31, 2025, from https://airtable.com/appzVzSeINK1S3EVR/shroOenW19l1m3w0H/tblxearKzw8W7ViN8</w:t>
      </w:r>
    </w:p>
    <w:p w14:paraId="1C7EDC80" w14:textId="77777777" w:rsidR="00B953AF" w:rsidRPr="00180A43" w:rsidRDefault="00B953AF" w:rsidP="0038237E">
      <w:pPr>
        <w:pStyle w:val="Bibliography"/>
        <w:spacing w:line="240" w:lineRule="auto"/>
      </w:pPr>
      <w:r w:rsidRPr="00180A43">
        <w:t xml:space="preserve">Rozema, K., &amp; Schanzenbach, M. (2019). Good Cop, Bad Cop: Using Civilian Allegations to Predict Police Misconduct. </w:t>
      </w:r>
      <w:r w:rsidRPr="00180A43">
        <w:rPr>
          <w:i/>
          <w:iCs/>
        </w:rPr>
        <w:t>American Economic Journal: Economic Policy</w:t>
      </w:r>
      <w:r w:rsidRPr="00180A43">
        <w:t xml:space="preserve">, </w:t>
      </w:r>
      <w:r w:rsidRPr="00180A43">
        <w:rPr>
          <w:i/>
          <w:iCs/>
        </w:rPr>
        <w:t>11</w:t>
      </w:r>
      <w:r w:rsidRPr="00180A43">
        <w:t>(2), 225–268.</w:t>
      </w:r>
    </w:p>
    <w:p w14:paraId="49DDE3DB" w14:textId="77777777" w:rsidR="00B953AF" w:rsidRPr="00180A43" w:rsidRDefault="00B953AF" w:rsidP="0038237E">
      <w:pPr>
        <w:pStyle w:val="Bibliography"/>
        <w:spacing w:line="240" w:lineRule="auto"/>
      </w:pPr>
      <w:r w:rsidRPr="00180A43">
        <w:t xml:space="preserve">Tapp, S. N., &amp; Davis, E. J. (2020). </w:t>
      </w:r>
      <w:r w:rsidRPr="00180A43">
        <w:rPr>
          <w:i/>
          <w:iCs/>
        </w:rPr>
        <w:t>Contacts Between Police and the Public, 2020</w:t>
      </w:r>
      <w:r w:rsidRPr="00180A43">
        <w:t>. US Department of Justice Office of Justice Programs Bureau of Justice Statistics.</w:t>
      </w:r>
    </w:p>
    <w:p w14:paraId="607B1BBA" w14:textId="77777777" w:rsidR="00B953AF" w:rsidRPr="00180A43" w:rsidRDefault="00B953AF" w:rsidP="0038237E">
      <w:pPr>
        <w:pStyle w:val="Bibliography"/>
        <w:spacing w:line="240" w:lineRule="auto"/>
      </w:pPr>
      <w:r w:rsidRPr="00180A43">
        <w:lastRenderedPageBreak/>
        <w:t xml:space="preserve">Wright II, J. E. (2020). Will They Even Hear Me? How Race Influences Citizen Complaint Outcomes. </w:t>
      </w:r>
      <w:r w:rsidRPr="00180A43">
        <w:rPr>
          <w:i/>
          <w:iCs/>
        </w:rPr>
        <w:t>Public Performance &amp; Management Review</w:t>
      </w:r>
      <w:r w:rsidRPr="00180A43">
        <w:t xml:space="preserve">, </w:t>
      </w:r>
      <w:r w:rsidRPr="00180A43">
        <w:rPr>
          <w:i/>
          <w:iCs/>
        </w:rPr>
        <w:t>43</w:t>
      </w:r>
      <w:r w:rsidRPr="00180A43">
        <w:t>(2), 257–277. https://doi.org/10.1080/15309576.2019.1660188</w:t>
      </w:r>
    </w:p>
    <w:p w14:paraId="54C8F29B" w14:textId="50870CB1" w:rsidR="00DE7450" w:rsidRPr="00180A43" w:rsidRDefault="00795068" w:rsidP="0038237E">
      <w:pPr>
        <w:spacing w:line="240" w:lineRule="auto"/>
        <w:rPr>
          <w:rFonts w:cs="Times New Roman"/>
          <w:b/>
          <w:bCs/>
        </w:rPr>
      </w:pPr>
      <w:r w:rsidRPr="00180A43">
        <w:rPr>
          <w:rFonts w:cs="Times New Roman"/>
          <w:b/>
          <w:bCs/>
        </w:rPr>
        <w:fldChar w:fldCharType="end"/>
      </w:r>
    </w:p>
    <w:sectPr w:rsidR="00DE7450" w:rsidRPr="00180A43">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3CEB0" w14:textId="77777777" w:rsidR="00A20360" w:rsidRDefault="00A20360" w:rsidP="00E458E0">
      <w:pPr>
        <w:spacing w:after="0" w:line="240" w:lineRule="auto"/>
      </w:pPr>
      <w:r>
        <w:separator/>
      </w:r>
    </w:p>
  </w:endnote>
  <w:endnote w:type="continuationSeparator" w:id="0">
    <w:p w14:paraId="48387FB0" w14:textId="77777777" w:rsidR="00A20360" w:rsidRDefault="00A20360" w:rsidP="00E4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8348566"/>
      <w:docPartObj>
        <w:docPartGallery w:val="Page Numbers (Bottom of Page)"/>
        <w:docPartUnique/>
      </w:docPartObj>
    </w:sdtPr>
    <w:sdtEndPr>
      <w:rPr>
        <w:noProof/>
      </w:rPr>
    </w:sdtEndPr>
    <w:sdtContent>
      <w:p w14:paraId="476FA4ED" w14:textId="37427911" w:rsidR="005B78CD" w:rsidRDefault="005B78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AB9291" w14:textId="77777777" w:rsidR="00B953AF" w:rsidRDefault="00B9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05E826" w14:textId="77777777" w:rsidR="00A20360" w:rsidRDefault="00A20360" w:rsidP="00E458E0">
      <w:pPr>
        <w:spacing w:after="0" w:line="240" w:lineRule="auto"/>
      </w:pPr>
      <w:r>
        <w:separator/>
      </w:r>
    </w:p>
  </w:footnote>
  <w:footnote w:type="continuationSeparator" w:id="0">
    <w:p w14:paraId="45446B93" w14:textId="77777777" w:rsidR="00A20360" w:rsidRDefault="00A20360" w:rsidP="00E4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E2CE" w14:textId="0FE7E633" w:rsidR="00B953AF" w:rsidRDefault="00B953AF">
    <w:pPr>
      <w:pStyle w:val="Header"/>
      <w:jc w:val="right"/>
    </w:pPr>
  </w:p>
  <w:p w14:paraId="77BBFDFF" w14:textId="69727981" w:rsidR="00E458E0" w:rsidRPr="00E458E0" w:rsidRDefault="00E458E0" w:rsidP="00E458E0">
    <w:pPr>
      <w:pStyle w:val="Header"/>
      <w:jc w:val="right"/>
      <w:rPr>
        <w:rFonts w:ascii="Garamond" w:hAnsi="Garamond"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B613D"/>
    <w:multiLevelType w:val="hybridMultilevel"/>
    <w:tmpl w:val="70525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36453A"/>
    <w:multiLevelType w:val="hybridMultilevel"/>
    <w:tmpl w:val="09E27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70EDE"/>
    <w:multiLevelType w:val="hybridMultilevel"/>
    <w:tmpl w:val="246E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B63EF7"/>
    <w:multiLevelType w:val="hybridMultilevel"/>
    <w:tmpl w:val="BC1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142286">
    <w:abstractNumId w:val="0"/>
  </w:num>
  <w:num w:numId="2" w16cid:durableId="1549338747">
    <w:abstractNumId w:val="2"/>
  </w:num>
  <w:num w:numId="3" w16cid:durableId="1617592127">
    <w:abstractNumId w:val="3"/>
  </w:num>
  <w:num w:numId="4" w16cid:durableId="19418337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C1F"/>
    <w:rsid w:val="00010736"/>
    <w:rsid w:val="000138CA"/>
    <w:rsid w:val="00014100"/>
    <w:rsid w:val="00024F6D"/>
    <w:rsid w:val="00026C49"/>
    <w:rsid w:val="00026E11"/>
    <w:rsid w:val="00027491"/>
    <w:rsid w:val="000322D7"/>
    <w:rsid w:val="00033E75"/>
    <w:rsid w:val="0003535F"/>
    <w:rsid w:val="00037E4D"/>
    <w:rsid w:val="00053687"/>
    <w:rsid w:val="00054F57"/>
    <w:rsid w:val="000551DD"/>
    <w:rsid w:val="00060282"/>
    <w:rsid w:val="00061FE4"/>
    <w:rsid w:val="000638C5"/>
    <w:rsid w:val="00067AA6"/>
    <w:rsid w:val="0007173F"/>
    <w:rsid w:val="00071D83"/>
    <w:rsid w:val="000757A3"/>
    <w:rsid w:val="00075D4C"/>
    <w:rsid w:val="00076329"/>
    <w:rsid w:val="000816C2"/>
    <w:rsid w:val="000975A1"/>
    <w:rsid w:val="000A5E1C"/>
    <w:rsid w:val="000B0B32"/>
    <w:rsid w:val="000B0ED0"/>
    <w:rsid w:val="000B4CA6"/>
    <w:rsid w:val="000B4E40"/>
    <w:rsid w:val="000D5BD6"/>
    <w:rsid w:val="000E372F"/>
    <w:rsid w:val="000E7D7C"/>
    <w:rsid w:val="000F689A"/>
    <w:rsid w:val="00100308"/>
    <w:rsid w:val="00100DF8"/>
    <w:rsid w:val="00102232"/>
    <w:rsid w:val="001035FC"/>
    <w:rsid w:val="00104340"/>
    <w:rsid w:val="00105DC9"/>
    <w:rsid w:val="001146E8"/>
    <w:rsid w:val="00114A76"/>
    <w:rsid w:val="00123E88"/>
    <w:rsid w:val="0012514C"/>
    <w:rsid w:val="00135E1E"/>
    <w:rsid w:val="0015107C"/>
    <w:rsid w:val="00161F3C"/>
    <w:rsid w:val="001729B2"/>
    <w:rsid w:val="00176ADA"/>
    <w:rsid w:val="00180A43"/>
    <w:rsid w:val="001849C4"/>
    <w:rsid w:val="0018697D"/>
    <w:rsid w:val="00187FE9"/>
    <w:rsid w:val="001955E8"/>
    <w:rsid w:val="00196766"/>
    <w:rsid w:val="0019697E"/>
    <w:rsid w:val="00197EB7"/>
    <w:rsid w:val="001A003E"/>
    <w:rsid w:val="001A43AE"/>
    <w:rsid w:val="001B18F7"/>
    <w:rsid w:val="001B1B55"/>
    <w:rsid w:val="001B6B0A"/>
    <w:rsid w:val="001C097B"/>
    <w:rsid w:val="001C0AA8"/>
    <w:rsid w:val="001C3873"/>
    <w:rsid w:val="001C784B"/>
    <w:rsid w:val="001C7ECE"/>
    <w:rsid w:val="001D4DE2"/>
    <w:rsid w:val="001E3E7A"/>
    <w:rsid w:val="001E5F19"/>
    <w:rsid w:val="001F283C"/>
    <w:rsid w:val="001F6352"/>
    <w:rsid w:val="00203F92"/>
    <w:rsid w:val="00206F7A"/>
    <w:rsid w:val="00207C5B"/>
    <w:rsid w:val="00215568"/>
    <w:rsid w:val="0021596C"/>
    <w:rsid w:val="0022620E"/>
    <w:rsid w:val="002264C9"/>
    <w:rsid w:val="00230242"/>
    <w:rsid w:val="002442D9"/>
    <w:rsid w:val="00250679"/>
    <w:rsid w:val="00255867"/>
    <w:rsid w:val="00257D62"/>
    <w:rsid w:val="00270646"/>
    <w:rsid w:val="00273A16"/>
    <w:rsid w:val="00275AB2"/>
    <w:rsid w:val="002813E6"/>
    <w:rsid w:val="002835F9"/>
    <w:rsid w:val="00287583"/>
    <w:rsid w:val="00292710"/>
    <w:rsid w:val="00296FE6"/>
    <w:rsid w:val="002A547F"/>
    <w:rsid w:val="002B0143"/>
    <w:rsid w:val="002B5DCA"/>
    <w:rsid w:val="002C05EB"/>
    <w:rsid w:val="002C0BB0"/>
    <w:rsid w:val="002C2FF8"/>
    <w:rsid w:val="002C6376"/>
    <w:rsid w:val="002C6DCD"/>
    <w:rsid w:val="002D00E4"/>
    <w:rsid w:val="002D2F9B"/>
    <w:rsid w:val="002D3809"/>
    <w:rsid w:val="002E17F9"/>
    <w:rsid w:val="002E4155"/>
    <w:rsid w:val="002F0121"/>
    <w:rsid w:val="002F7D7D"/>
    <w:rsid w:val="00303CAC"/>
    <w:rsid w:val="003063E7"/>
    <w:rsid w:val="00316FC9"/>
    <w:rsid w:val="00317820"/>
    <w:rsid w:val="00325ECF"/>
    <w:rsid w:val="00332A90"/>
    <w:rsid w:val="00336D89"/>
    <w:rsid w:val="00350407"/>
    <w:rsid w:val="0035181C"/>
    <w:rsid w:val="0037223F"/>
    <w:rsid w:val="0038237E"/>
    <w:rsid w:val="00393600"/>
    <w:rsid w:val="003A0238"/>
    <w:rsid w:val="003A073A"/>
    <w:rsid w:val="003A3BA8"/>
    <w:rsid w:val="003B24C6"/>
    <w:rsid w:val="003B2D23"/>
    <w:rsid w:val="003B69F7"/>
    <w:rsid w:val="003C10F0"/>
    <w:rsid w:val="003C1822"/>
    <w:rsid w:val="003C1BA0"/>
    <w:rsid w:val="003C7439"/>
    <w:rsid w:val="003D61CC"/>
    <w:rsid w:val="003E497F"/>
    <w:rsid w:val="003F08CE"/>
    <w:rsid w:val="003F53F4"/>
    <w:rsid w:val="003F6D95"/>
    <w:rsid w:val="003F78EA"/>
    <w:rsid w:val="00400421"/>
    <w:rsid w:val="004015C6"/>
    <w:rsid w:val="0041238B"/>
    <w:rsid w:val="00413F02"/>
    <w:rsid w:val="00416568"/>
    <w:rsid w:val="004204BE"/>
    <w:rsid w:val="0043182F"/>
    <w:rsid w:val="00435406"/>
    <w:rsid w:val="00436E42"/>
    <w:rsid w:val="00440091"/>
    <w:rsid w:val="004425A1"/>
    <w:rsid w:val="00446542"/>
    <w:rsid w:val="00450EBA"/>
    <w:rsid w:val="00451CB0"/>
    <w:rsid w:val="00470980"/>
    <w:rsid w:val="00472DE4"/>
    <w:rsid w:val="0047558E"/>
    <w:rsid w:val="0049112C"/>
    <w:rsid w:val="0049650E"/>
    <w:rsid w:val="00496BA5"/>
    <w:rsid w:val="004A1431"/>
    <w:rsid w:val="004A36EB"/>
    <w:rsid w:val="004B0E35"/>
    <w:rsid w:val="004B376C"/>
    <w:rsid w:val="004B4808"/>
    <w:rsid w:val="004B4D9E"/>
    <w:rsid w:val="004B5085"/>
    <w:rsid w:val="004B69D3"/>
    <w:rsid w:val="004D4D80"/>
    <w:rsid w:val="004D680C"/>
    <w:rsid w:val="004E534A"/>
    <w:rsid w:val="004E5462"/>
    <w:rsid w:val="004E7D1B"/>
    <w:rsid w:val="004E7E00"/>
    <w:rsid w:val="004F394C"/>
    <w:rsid w:val="00501119"/>
    <w:rsid w:val="0050384D"/>
    <w:rsid w:val="00515876"/>
    <w:rsid w:val="00517C1F"/>
    <w:rsid w:val="00526577"/>
    <w:rsid w:val="005334EC"/>
    <w:rsid w:val="00533E22"/>
    <w:rsid w:val="00542FD9"/>
    <w:rsid w:val="00544162"/>
    <w:rsid w:val="005475AC"/>
    <w:rsid w:val="0055158F"/>
    <w:rsid w:val="0055182D"/>
    <w:rsid w:val="00555C95"/>
    <w:rsid w:val="00565484"/>
    <w:rsid w:val="005713B5"/>
    <w:rsid w:val="0057209B"/>
    <w:rsid w:val="0057547F"/>
    <w:rsid w:val="00581B2E"/>
    <w:rsid w:val="00585A14"/>
    <w:rsid w:val="00593C89"/>
    <w:rsid w:val="005B28F5"/>
    <w:rsid w:val="005B3F0A"/>
    <w:rsid w:val="005B5615"/>
    <w:rsid w:val="005B78CD"/>
    <w:rsid w:val="005C13D1"/>
    <w:rsid w:val="005C49FF"/>
    <w:rsid w:val="005D32B9"/>
    <w:rsid w:val="005D6ADC"/>
    <w:rsid w:val="005E14B4"/>
    <w:rsid w:val="005E16EB"/>
    <w:rsid w:val="005E2B1C"/>
    <w:rsid w:val="005F3C27"/>
    <w:rsid w:val="005F5C25"/>
    <w:rsid w:val="005F5FD6"/>
    <w:rsid w:val="005F7C6A"/>
    <w:rsid w:val="00600205"/>
    <w:rsid w:val="00611C80"/>
    <w:rsid w:val="00612BCE"/>
    <w:rsid w:val="00622306"/>
    <w:rsid w:val="00625934"/>
    <w:rsid w:val="0063139B"/>
    <w:rsid w:val="00651F44"/>
    <w:rsid w:val="006535C5"/>
    <w:rsid w:val="00664DF2"/>
    <w:rsid w:val="006773FE"/>
    <w:rsid w:val="00686768"/>
    <w:rsid w:val="006879DF"/>
    <w:rsid w:val="00687C4A"/>
    <w:rsid w:val="006917C6"/>
    <w:rsid w:val="00692A76"/>
    <w:rsid w:val="0069306F"/>
    <w:rsid w:val="00694A4D"/>
    <w:rsid w:val="006A0863"/>
    <w:rsid w:val="006B1082"/>
    <w:rsid w:val="006B4785"/>
    <w:rsid w:val="006B5FBA"/>
    <w:rsid w:val="006C3A88"/>
    <w:rsid w:val="006C4529"/>
    <w:rsid w:val="006C6219"/>
    <w:rsid w:val="006D2018"/>
    <w:rsid w:val="006D343C"/>
    <w:rsid w:val="006D43D2"/>
    <w:rsid w:val="006D4707"/>
    <w:rsid w:val="006E42A2"/>
    <w:rsid w:val="006F15C1"/>
    <w:rsid w:val="006F18FA"/>
    <w:rsid w:val="00702DD9"/>
    <w:rsid w:val="0070706C"/>
    <w:rsid w:val="00710A60"/>
    <w:rsid w:val="00712079"/>
    <w:rsid w:val="007129CC"/>
    <w:rsid w:val="00712E05"/>
    <w:rsid w:val="007131D7"/>
    <w:rsid w:val="007158E9"/>
    <w:rsid w:val="00722176"/>
    <w:rsid w:val="007243AB"/>
    <w:rsid w:val="00726526"/>
    <w:rsid w:val="00733637"/>
    <w:rsid w:val="0073499F"/>
    <w:rsid w:val="007423C9"/>
    <w:rsid w:val="00742539"/>
    <w:rsid w:val="0074383A"/>
    <w:rsid w:val="00765BD2"/>
    <w:rsid w:val="00776F50"/>
    <w:rsid w:val="0078198D"/>
    <w:rsid w:val="00782721"/>
    <w:rsid w:val="00783476"/>
    <w:rsid w:val="00784C7D"/>
    <w:rsid w:val="00787173"/>
    <w:rsid w:val="00790ACB"/>
    <w:rsid w:val="00791D2A"/>
    <w:rsid w:val="00792094"/>
    <w:rsid w:val="00794C52"/>
    <w:rsid w:val="00795040"/>
    <w:rsid w:val="00795068"/>
    <w:rsid w:val="007B5FF8"/>
    <w:rsid w:val="007C01ED"/>
    <w:rsid w:val="007C63D1"/>
    <w:rsid w:val="007C7285"/>
    <w:rsid w:val="007D505E"/>
    <w:rsid w:val="007D6A56"/>
    <w:rsid w:val="007D77B2"/>
    <w:rsid w:val="007E03C9"/>
    <w:rsid w:val="007E25B1"/>
    <w:rsid w:val="007E4A71"/>
    <w:rsid w:val="007F1292"/>
    <w:rsid w:val="00801AA5"/>
    <w:rsid w:val="00815842"/>
    <w:rsid w:val="0081712C"/>
    <w:rsid w:val="008211E0"/>
    <w:rsid w:val="0082211E"/>
    <w:rsid w:val="00833D1B"/>
    <w:rsid w:val="00834C3B"/>
    <w:rsid w:val="00844380"/>
    <w:rsid w:val="008551FE"/>
    <w:rsid w:val="00863CE6"/>
    <w:rsid w:val="00875887"/>
    <w:rsid w:val="008801B4"/>
    <w:rsid w:val="008914A2"/>
    <w:rsid w:val="00893984"/>
    <w:rsid w:val="00894853"/>
    <w:rsid w:val="0089711A"/>
    <w:rsid w:val="00897121"/>
    <w:rsid w:val="008A0439"/>
    <w:rsid w:val="008A07A5"/>
    <w:rsid w:val="008B06DA"/>
    <w:rsid w:val="008B1470"/>
    <w:rsid w:val="008B49C5"/>
    <w:rsid w:val="008C035A"/>
    <w:rsid w:val="008C16AE"/>
    <w:rsid w:val="008C2F10"/>
    <w:rsid w:val="008D6ED8"/>
    <w:rsid w:val="008E0D1E"/>
    <w:rsid w:val="008E463D"/>
    <w:rsid w:val="008E6592"/>
    <w:rsid w:val="008F1B4A"/>
    <w:rsid w:val="00910658"/>
    <w:rsid w:val="0091125A"/>
    <w:rsid w:val="00911CFD"/>
    <w:rsid w:val="0091698C"/>
    <w:rsid w:val="00921DBD"/>
    <w:rsid w:val="00924152"/>
    <w:rsid w:val="00927153"/>
    <w:rsid w:val="009318B6"/>
    <w:rsid w:val="00934765"/>
    <w:rsid w:val="00941F11"/>
    <w:rsid w:val="00954F6F"/>
    <w:rsid w:val="009553E2"/>
    <w:rsid w:val="00955B63"/>
    <w:rsid w:val="009617E4"/>
    <w:rsid w:val="009761A9"/>
    <w:rsid w:val="009802E3"/>
    <w:rsid w:val="009917E3"/>
    <w:rsid w:val="00994512"/>
    <w:rsid w:val="00994598"/>
    <w:rsid w:val="00996639"/>
    <w:rsid w:val="009A2F19"/>
    <w:rsid w:val="009A5132"/>
    <w:rsid w:val="009B1C63"/>
    <w:rsid w:val="009B4EE7"/>
    <w:rsid w:val="009B5FC8"/>
    <w:rsid w:val="009B603B"/>
    <w:rsid w:val="009B7E1F"/>
    <w:rsid w:val="009C15D4"/>
    <w:rsid w:val="009C4A36"/>
    <w:rsid w:val="009C54AE"/>
    <w:rsid w:val="009D0835"/>
    <w:rsid w:val="009D5B0B"/>
    <w:rsid w:val="009D60A6"/>
    <w:rsid w:val="009D60BB"/>
    <w:rsid w:val="009E284D"/>
    <w:rsid w:val="009E3E14"/>
    <w:rsid w:val="009E66D3"/>
    <w:rsid w:val="009F03F7"/>
    <w:rsid w:val="009F302E"/>
    <w:rsid w:val="009F3DC5"/>
    <w:rsid w:val="009F4CE4"/>
    <w:rsid w:val="00A07393"/>
    <w:rsid w:val="00A11C11"/>
    <w:rsid w:val="00A12ECC"/>
    <w:rsid w:val="00A20360"/>
    <w:rsid w:val="00A2563A"/>
    <w:rsid w:val="00A302A8"/>
    <w:rsid w:val="00A315F1"/>
    <w:rsid w:val="00A36E42"/>
    <w:rsid w:val="00A404F1"/>
    <w:rsid w:val="00A44CF2"/>
    <w:rsid w:val="00A46C0E"/>
    <w:rsid w:val="00A55FC2"/>
    <w:rsid w:val="00A60861"/>
    <w:rsid w:val="00A60EC4"/>
    <w:rsid w:val="00A626EC"/>
    <w:rsid w:val="00A64318"/>
    <w:rsid w:val="00A7583A"/>
    <w:rsid w:val="00A76167"/>
    <w:rsid w:val="00A77B21"/>
    <w:rsid w:val="00A84EC1"/>
    <w:rsid w:val="00A97442"/>
    <w:rsid w:val="00AA386E"/>
    <w:rsid w:val="00AA3C6A"/>
    <w:rsid w:val="00AB20BA"/>
    <w:rsid w:val="00AC7E5B"/>
    <w:rsid w:val="00AD5FF3"/>
    <w:rsid w:val="00AE42DB"/>
    <w:rsid w:val="00AE5D97"/>
    <w:rsid w:val="00AF2B35"/>
    <w:rsid w:val="00B07A89"/>
    <w:rsid w:val="00B14880"/>
    <w:rsid w:val="00B15DBC"/>
    <w:rsid w:val="00B16B61"/>
    <w:rsid w:val="00B20CE6"/>
    <w:rsid w:val="00B32B35"/>
    <w:rsid w:val="00B37750"/>
    <w:rsid w:val="00B417A2"/>
    <w:rsid w:val="00B47AA6"/>
    <w:rsid w:val="00B50ECD"/>
    <w:rsid w:val="00B61564"/>
    <w:rsid w:val="00B645B2"/>
    <w:rsid w:val="00B64EB3"/>
    <w:rsid w:val="00B67DCF"/>
    <w:rsid w:val="00B70C3C"/>
    <w:rsid w:val="00B72603"/>
    <w:rsid w:val="00B76653"/>
    <w:rsid w:val="00B87C68"/>
    <w:rsid w:val="00B93294"/>
    <w:rsid w:val="00B953AF"/>
    <w:rsid w:val="00BA0537"/>
    <w:rsid w:val="00BA5496"/>
    <w:rsid w:val="00BA6EAF"/>
    <w:rsid w:val="00BA77F1"/>
    <w:rsid w:val="00BB3233"/>
    <w:rsid w:val="00BD4CA7"/>
    <w:rsid w:val="00BD7265"/>
    <w:rsid w:val="00BE1C24"/>
    <w:rsid w:val="00BE2706"/>
    <w:rsid w:val="00BE4D5C"/>
    <w:rsid w:val="00BE5EA3"/>
    <w:rsid w:val="00BE75C3"/>
    <w:rsid w:val="00BF6871"/>
    <w:rsid w:val="00C0021A"/>
    <w:rsid w:val="00C0718E"/>
    <w:rsid w:val="00C2259D"/>
    <w:rsid w:val="00C273BE"/>
    <w:rsid w:val="00C3127E"/>
    <w:rsid w:val="00C35CA9"/>
    <w:rsid w:val="00C44010"/>
    <w:rsid w:val="00C479D0"/>
    <w:rsid w:val="00C50BF1"/>
    <w:rsid w:val="00C51D53"/>
    <w:rsid w:val="00C56C62"/>
    <w:rsid w:val="00C65CCC"/>
    <w:rsid w:val="00C751FA"/>
    <w:rsid w:val="00C76627"/>
    <w:rsid w:val="00C82EC5"/>
    <w:rsid w:val="00C83B1B"/>
    <w:rsid w:val="00C84AC3"/>
    <w:rsid w:val="00C95867"/>
    <w:rsid w:val="00CA00C3"/>
    <w:rsid w:val="00CA6865"/>
    <w:rsid w:val="00CB1CBF"/>
    <w:rsid w:val="00CB428B"/>
    <w:rsid w:val="00CB74D0"/>
    <w:rsid w:val="00CC00AD"/>
    <w:rsid w:val="00CC17B1"/>
    <w:rsid w:val="00CC17CC"/>
    <w:rsid w:val="00CC4831"/>
    <w:rsid w:val="00CC603E"/>
    <w:rsid w:val="00CD7AF1"/>
    <w:rsid w:val="00CE11CC"/>
    <w:rsid w:val="00CF66AB"/>
    <w:rsid w:val="00CF73F2"/>
    <w:rsid w:val="00CF776E"/>
    <w:rsid w:val="00D041F6"/>
    <w:rsid w:val="00D0481C"/>
    <w:rsid w:val="00D053AF"/>
    <w:rsid w:val="00D05672"/>
    <w:rsid w:val="00D125E0"/>
    <w:rsid w:val="00D1272E"/>
    <w:rsid w:val="00D139B0"/>
    <w:rsid w:val="00D170B2"/>
    <w:rsid w:val="00D203F1"/>
    <w:rsid w:val="00D2461D"/>
    <w:rsid w:val="00D24C6A"/>
    <w:rsid w:val="00D31498"/>
    <w:rsid w:val="00D37EFB"/>
    <w:rsid w:val="00D4179A"/>
    <w:rsid w:val="00D4532D"/>
    <w:rsid w:val="00D518DB"/>
    <w:rsid w:val="00D569F2"/>
    <w:rsid w:val="00D60CD8"/>
    <w:rsid w:val="00D631B1"/>
    <w:rsid w:val="00D73E13"/>
    <w:rsid w:val="00D74191"/>
    <w:rsid w:val="00D742A8"/>
    <w:rsid w:val="00D873A4"/>
    <w:rsid w:val="00DA2A74"/>
    <w:rsid w:val="00DA36BE"/>
    <w:rsid w:val="00DA71B6"/>
    <w:rsid w:val="00DB38BA"/>
    <w:rsid w:val="00DB3F51"/>
    <w:rsid w:val="00DD2495"/>
    <w:rsid w:val="00DD4D6F"/>
    <w:rsid w:val="00DD65EE"/>
    <w:rsid w:val="00DD6730"/>
    <w:rsid w:val="00DD7E8A"/>
    <w:rsid w:val="00DE471A"/>
    <w:rsid w:val="00DE489A"/>
    <w:rsid w:val="00DE549F"/>
    <w:rsid w:val="00DE7450"/>
    <w:rsid w:val="00DE7D94"/>
    <w:rsid w:val="00DE7F93"/>
    <w:rsid w:val="00DF32E1"/>
    <w:rsid w:val="00DF3914"/>
    <w:rsid w:val="00DF67F4"/>
    <w:rsid w:val="00E005DC"/>
    <w:rsid w:val="00E11741"/>
    <w:rsid w:val="00E12B94"/>
    <w:rsid w:val="00E13F35"/>
    <w:rsid w:val="00E16307"/>
    <w:rsid w:val="00E35DE7"/>
    <w:rsid w:val="00E35F8C"/>
    <w:rsid w:val="00E36585"/>
    <w:rsid w:val="00E458E0"/>
    <w:rsid w:val="00E52D30"/>
    <w:rsid w:val="00E56619"/>
    <w:rsid w:val="00E56655"/>
    <w:rsid w:val="00E56C2A"/>
    <w:rsid w:val="00E633CA"/>
    <w:rsid w:val="00E65D20"/>
    <w:rsid w:val="00E66006"/>
    <w:rsid w:val="00E6634A"/>
    <w:rsid w:val="00E73167"/>
    <w:rsid w:val="00E7488D"/>
    <w:rsid w:val="00E76715"/>
    <w:rsid w:val="00E76A81"/>
    <w:rsid w:val="00E82806"/>
    <w:rsid w:val="00E828B3"/>
    <w:rsid w:val="00E83A8C"/>
    <w:rsid w:val="00E842CA"/>
    <w:rsid w:val="00E857CF"/>
    <w:rsid w:val="00E85FFD"/>
    <w:rsid w:val="00E9074D"/>
    <w:rsid w:val="00EA1068"/>
    <w:rsid w:val="00EA2B99"/>
    <w:rsid w:val="00EA3BDA"/>
    <w:rsid w:val="00EA504D"/>
    <w:rsid w:val="00EB61AE"/>
    <w:rsid w:val="00EC03F0"/>
    <w:rsid w:val="00EC4709"/>
    <w:rsid w:val="00EE6E73"/>
    <w:rsid w:val="00EF264B"/>
    <w:rsid w:val="00EF2B6D"/>
    <w:rsid w:val="00EF3141"/>
    <w:rsid w:val="00EF43AF"/>
    <w:rsid w:val="00F0223B"/>
    <w:rsid w:val="00F02711"/>
    <w:rsid w:val="00F07894"/>
    <w:rsid w:val="00F11A8C"/>
    <w:rsid w:val="00F143F0"/>
    <w:rsid w:val="00F26E35"/>
    <w:rsid w:val="00F31A38"/>
    <w:rsid w:val="00F41977"/>
    <w:rsid w:val="00F435E2"/>
    <w:rsid w:val="00F44A99"/>
    <w:rsid w:val="00F45EC4"/>
    <w:rsid w:val="00F5734F"/>
    <w:rsid w:val="00F603EF"/>
    <w:rsid w:val="00F645D6"/>
    <w:rsid w:val="00F64837"/>
    <w:rsid w:val="00F71D42"/>
    <w:rsid w:val="00F73467"/>
    <w:rsid w:val="00F90C36"/>
    <w:rsid w:val="00F914BE"/>
    <w:rsid w:val="00F934AD"/>
    <w:rsid w:val="00F937CF"/>
    <w:rsid w:val="00F94269"/>
    <w:rsid w:val="00FA3C97"/>
    <w:rsid w:val="00FA5081"/>
    <w:rsid w:val="00FA5543"/>
    <w:rsid w:val="00FB44AF"/>
    <w:rsid w:val="00FB51EA"/>
    <w:rsid w:val="00FB5849"/>
    <w:rsid w:val="00FC1BEA"/>
    <w:rsid w:val="00FC57A0"/>
    <w:rsid w:val="00FD004E"/>
    <w:rsid w:val="00FD5A19"/>
    <w:rsid w:val="00FE0514"/>
    <w:rsid w:val="00FE0A91"/>
    <w:rsid w:val="00FE149E"/>
    <w:rsid w:val="00FE2C74"/>
    <w:rsid w:val="00FE37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72CDFB"/>
  <w15:chartTrackingRefBased/>
  <w15:docId w15:val="{A0A47114-89A3-4F5F-B991-5520797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C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7C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C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C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C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C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C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C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C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C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7C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C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C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C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C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C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C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C1F"/>
    <w:rPr>
      <w:rFonts w:eastAsiaTheme="majorEastAsia" w:cstheme="majorBidi"/>
      <w:color w:val="272727" w:themeColor="text1" w:themeTint="D8"/>
    </w:rPr>
  </w:style>
  <w:style w:type="paragraph" w:styleId="Title">
    <w:name w:val="Title"/>
    <w:basedOn w:val="Normal"/>
    <w:next w:val="Normal"/>
    <w:link w:val="TitleChar"/>
    <w:uiPriority w:val="10"/>
    <w:qFormat/>
    <w:rsid w:val="00517C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C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C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C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C1F"/>
    <w:pPr>
      <w:spacing w:before="160"/>
      <w:jc w:val="center"/>
    </w:pPr>
    <w:rPr>
      <w:i/>
      <w:iCs/>
      <w:color w:val="404040" w:themeColor="text1" w:themeTint="BF"/>
    </w:rPr>
  </w:style>
  <w:style w:type="character" w:customStyle="1" w:styleId="QuoteChar">
    <w:name w:val="Quote Char"/>
    <w:basedOn w:val="DefaultParagraphFont"/>
    <w:link w:val="Quote"/>
    <w:uiPriority w:val="29"/>
    <w:rsid w:val="00517C1F"/>
    <w:rPr>
      <w:i/>
      <w:iCs/>
      <w:color w:val="404040" w:themeColor="text1" w:themeTint="BF"/>
    </w:rPr>
  </w:style>
  <w:style w:type="paragraph" w:styleId="ListParagraph">
    <w:name w:val="List Paragraph"/>
    <w:basedOn w:val="Normal"/>
    <w:uiPriority w:val="34"/>
    <w:qFormat/>
    <w:rsid w:val="00517C1F"/>
    <w:pPr>
      <w:ind w:left="720"/>
      <w:contextualSpacing/>
    </w:pPr>
  </w:style>
  <w:style w:type="character" w:styleId="IntenseEmphasis">
    <w:name w:val="Intense Emphasis"/>
    <w:basedOn w:val="DefaultParagraphFont"/>
    <w:uiPriority w:val="21"/>
    <w:qFormat/>
    <w:rsid w:val="00517C1F"/>
    <w:rPr>
      <w:i/>
      <w:iCs/>
      <w:color w:val="0F4761" w:themeColor="accent1" w:themeShade="BF"/>
    </w:rPr>
  </w:style>
  <w:style w:type="paragraph" w:styleId="IntenseQuote">
    <w:name w:val="Intense Quote"/>
    <w:basedOn w:val="Normal"/>
    <w:next w:val="Normal"/>
    <w:link w:val="IntenseQuoteChar"/>
    <w:uiPriority w:val="30"/>
    <w:qFormat/>
    <w:rsid w:val="00517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C1F"/>
    <w:rPr>
      <w:i/>
      <w:iCs/>
      <w:color w:val="0F4761" w:themeColor="accent1" w:themeShade="BF"/>
    </w:rPr>
  </w:style>
  <w:style w:type="character" w:styleId="IntenseReference">
    <w:name w:val="Intense Reference"/>
    <w:basedOn w:val="DefaultParagraphFont"/>
    <w:uiPriority w:val="32"/>
    <w:qFormat/>
    <w:rsid w:val="00517C1F"/>
    <w:rPr>
      <w:b/>
      <w:bCs/>
      <w:smallCaps/>
      <w:color w:val="0F4761" w:themeColor="accent1" w:themeShade="BF"/>
      <w:spacing w:val="5"/>
    </w:rPr>
  </w:style>
  <w:style w:type="paragraph" w:styleId="Revision">
    <w:name w:val="Revision"/>
    <w:hidden/>
    <w:uiPriority w:val="99"/>
    <w:semiHidden/>
    <w:rsid w:val="001955E8"/>
    <w:pPr>
      <w:spacing w:after="0" w:line="240" w:lineRule="auto"/>
    </w:pPr>
  </w:style>
  <w:style w:type="paragraph" w:styleId="Bibliography">
    <w:name w:val="Bibliography"/>
    <w:basedOn w:val="Normal"/>
    <w:next w:val="Normal"/>
    <w:uiPriority w:val="37"/>
    <w:unhideWhenUsed/>
    <w:rsid w:val="00795068"/>
    <w:pPr>
      <w:spacing w:after="0" w:line="480" w:lineRule="auto"/>
      <w:ind w:left="720" w:hanging="720"/>
    </w:pPr>
  </w:style>
  <w:style w:type="paragraph" w:styleId="Header">
    <w:name w:val="header"/>
    <w:basedOn w:val="Normal"/>
    <w:link w:val="HeaderChar"/>
    <w:uiPriority w:val="99"/>
    <w:unhideWhenUsed/>
    <w:rsid w:val="00E45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8E0"/>
  </w:style>
  <w:style w:type="paragraph" w:styleId="Footer">
    <w:name w:val="footer"/>
    <w:basedOn w:val="Normal"/>
    <w:link w:val="FooterChar"/>
    <w:uiPriority w:val="99"/>
    <w:unhideWhenUsed/>
    <w:rsid w:val="00E45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8E0"/>
  </w:style>
  <w:style w:type="table" w:styleId="TableGrid">
    <w:name w:val="Table Grid"/>
    <w:basedOn w:val="TableNormal"/>
    <w:uiPriority w:val="39"/>
    <w:rsid w:val="00E76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907909">
      <w:bodyDiv w:val="1"/>
      <w:marLeft w:val="0"/>
      <w:marRight w:val="0"/>
      <w:marTop w:val="0"/>
      <w:marBottom w:val="0"/>
      <w:divBdr>
        <w:top w:val="none" w:sz="0" w:space="0" w:color="auto"/>
        <w:left w:val="none" w:sz="0" w:space="0" w:color="auto"/>
        <w:bottom w:val="none" w:sz="0" w:space="0" w:color="auto"/>
        <w:right w:val="none" w:sz="0" w:space="0" w:color="auto"/>
      </w:divBdr>
    </w:div>
    <w:div w:id="734737610">
      <w:bodyDiv w:val="1"/>
      <w:marLeft w:val="0"/>
      <w:marRight w:val="0"/>
      <w:marTop w:val="0"/>
      <w:marBottom w:val="0"/>
      <w:divBdr>
        <w:top w:val="none" w:sz="0" w:space="0" w:color="auto"/>
        <w:left w:val="none" w:sz="0" w:space="0" w:color="auto"/>
        <w:bottom w:val="none" w:sz="0" w:space="0" w:color="auto"/>
        <w:right w:val="none" w:sz="0" w:space="0" w:color="auto"/>
      </w:divBdr>
      <w:divsChild>
        <w:div w:id="472252869">
          <w:marLeft w:val="0"/>
          <w:marRight w:val="0"/>
          <w:marTop w:val="0"/>
          <w:marBottom w:val="0"/>
          <w:divBdr>
            <w:top w:val="single" w:sz="6" w:space="4" w:color="ABABAB"/>
            <w:left w:val="single" w:sz="6" w:space="4" w:color="ABABAB"/>
            <w:bottom w:val="single" w:sz="6" w:space="4" w:color="ABABAB"/>
            <w:right w:val="single" w:sz="6" w:space="4" w:color="ABABAB"/>
          </w:divBdr>
          <w:divsChild>
            <w:div w:id="77025099">
              <w:marLeft w:val="0"/>
              <w:marRight w:val="0"/>
              <w:marTop w:val="0"/>
              <w:marBottom w:val="0"/>
              <w:divBdr>
                <w:top w:val="none" w:sz="0" w:space="0" w:color="auto"/>
                <w:left w:val="none" w:sz="0" w:space="0" w:color="auto"/>
                <w:bottom w:val="none" w:sz="0" w:space="0" w:color="auto"/>
                <w:right w:val="none" w:sz="0" w:space="0" w:color="auto"/>
              </w:divBdr>
              <w:divsChild>
                <w:div w:id="1204749542">
                  <w:marLeft w:val="0"/>
                  <w:marRight w:val="0"/>
                  <w:marTop w:val="0"/>
                  <w:marBottom w:val="0"/>
                  <w:divBdr>
                    <w:top w:val="none" w:sz="0" w:space="0" w:color="auto"/>
                    <w:left w:val="none" w:sz="0" w:space="0" w:color="auto"/>
                    <w:bottom w:val="none" w:sz="0" w:space="0" w:color="auto"/>
                    <w:right w:val="none" w:sz="0" w:space="0" w:color="auto"/>
                  </w:divBdr>
                  <w:divsChild>
                    <w:div w:id="374238901">
                      <w:marLeft w:val="0"/>
                      <w:marRight w:val="0"/>
                      <w:marTop w:val="0"/>
                      <w:marBottom w:val="0"/>
                      <w:divBdr>
                        <w:top w:val="none" w:sz="0" w:space="0" w:color="auto"/>
                        <w:left w:val="none" w:sz="0" w:space="0" w:color="auto"/>
                        <w:bottom w:val="none" w:sz="0" w:space="0" w:color="auto"/>
                        <w:right w:val="none" w:sz="0" w:space="0" w:color="auto"/>
                      </w:divBdr>
                      <w:divsChild>
                        <w:div w:id="1777940194">
                          <w:marLeft w:val="0"/>
                          <w:marRight w:val="0"/>
                          <w:marTop w:val="0"/>
                          <w:marBottom w:val="0"/>
                          <w:divBdr>
                            <w:top w:val="none" w:sz="0" w:space="0" w:color="auto"/>
                            <w:left w:val="none" w:sz="0" w:space="0" w:color="auto"/>
                            <w:bottom w:val="none" w:sz="0" w:space="0" w:color="auto"/>
                            <w:right w:val="none" w:sz="0" w:space="0" w:color="auto"/>
                          </w:divBdr>
                          <w:divsChild>
                            <w:div w:id="20205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076564">
          <w:marLeft w:val="0"/>
          <w:marRight w:val="0"/>
          <w:marTop w:val="0"/>
          <w:marBottom w:val="0"/>
          <w:divBdr>
            <w:top w:val="single" w:sz="6" w:space="4" w:color="auto"/>
            <w:left w:val="single" w:sz="6" w:space="4" w:color="auto"/>
            <w:bottom w:val="single" w:sz="6" w:space="4" w:color="auto"/>
            <w:right w:val="single" w:sz="6" w:space="4" w:color="auto"/>
          </w:divBdr>
          <w:divsChild>
            <w:div w:id="428161805">
              <w:marLeft w:val="0"/>
              <w:marRight w:val="0"/>
              <w:marTop w:val="0"/>
              <w:marBottom w:val="0"/>
              <w:divBdr>
                <w:top w:val="none" w:sz="0" w:space="0" w:color="auto"/>
                <w:left w:val="none" w:sz="0" w:space="0" w:color="auto"/>
                <w:bottom w:val="none" w:sz="0" w:space="0" w:color="auto"/>
                <w:right w:val="none" w:sz="0" w:space="0" w:color="auto"/>
              </w:divBdr>
              <w:divsChild>
                <w:div w:id="1840538191">
                  <w:marLeft w:val="0"/>
                  <w:marRight w:val="0"/>
                  <w:marTop w:val="0"/>
                  <w:marBottom w:val="0"/>
                  <w:divBdr>
                    <w:top w:val="none" w:sz="0" w:space="0" w:color="auto"/>
                    <w:left w:val="none" w:sz="0" w:space="0" w:color="auto"/>
                    <w:bottom w:val="none" w:sz="0" w:space="0" w:color="auto"/>
                    <w:right w:val="none" w:sz="0" w:space="0" w:color="auto"/>
                  </w:divBdr>
                  <w:divsChild>
                    <w:div w:id="364142304">
                      <w:marLeft w:val="0"/>
                      <w:marRight w:val="0"/>
                      <w:marTop w:val="0"/>
                      <w:marBottom w:val="0"/>
                      <w:divBdr>
                        <w:top w:val="single" w:sz="6" w:space="0" w:color="CFCFCF"/>
                        <w:left w:val="single" w:sz="6" w:space="0" w:color="CFCFCF"/>
                        <w:bottom w:val="single" w:sz="6" w:space="0" w:color="CFCFCF"/>
                        <w:right w:val="single" w:sz="6" w:space="0" w:color="CFCFCF"/>
                      </w:divBdr>
                      <w:divsChild>
                        <w:div w:id="90325044">
                          <w:marLeft w:val="0"/>
                          <w:marRight w:val="0"/>
                          <w:marTop w:val="0"/>
                          <w:marBottom w:val="0"/>
                          <w:divBdr>
                            <w:top w:val="none" w:sz="0" w:space="0" w:color="auto"/>
                            <w:left w:val="none" w:sz="0" w:space="0" w:color="auto"/>
                            <w:bottom w:val="none" w:sz="0" w:space="0" w:color="auto"/>
                            <w:right w:val="none" w:sz="0" w:space="0" w:color="auto"/>
                          </w:divBdr>
                          <w:divsChild>
                            <w:div w:id="631910046">
                              <w:marLeft w:val="0"/>
                              <w:marRight w:val="-750"/>
                              <w:marTop w:val="0"/>
                              <w:marBottom w:val="0"/>
                              <w:divBdr>
                                <w:top w:val="none" w:sz="0" w:space="0" w:color="auto"/>
                                <w:left w:val="none" w:sz="0" w:space="0" w:color="auto"/>
                                <w:bottom w:val="none" w:sz="0" w:space="0" w:color="auto"/>
                                <w:right w:val="none" w:sz="0" w:space="0" w:color="auto"/>
                              </w:divBdr>
                              <w:divsChild>
                                <w:div w:id="1374160817">
                                  <w:marLeft w:val="0"/>
                                  <w:marRight w:val="0"/>
                                  <w:marTop w:val="0"/>
                                  <w:marBottom w:val="0"/>
                                  <w:divBdr>
                                    <w:top w:val="none" w:sz="0" w:space="0" w:color="auto"/>
                                    <w:left w:val="none" w:sz="0" w:space="0" w:color="auto"/>
                                    <w:bottom w:val="none" w:sz="0" w:space="0" w:color="auto"/>
                                    <w:right w:val="none" w:sz="0" w:space="0" w:color="auto"/>
                                  </w:divBdr>
                                  <w:divsChild>
                                    <w:div w:id="2138720143">
                                      <w:marLeft w:val="0"/>
                                      <w:marRight w:val="0"/>
                                      <w:marTop w:val="0"/>
                                      <w:marBottom w:val="0"/>
                                      <w:divBdr>
                                        <w:top w:val="none" w:sz="0" w:space="0" w:color="auto"/>
                                        <w:left w:val="none" w:sz="0" w:space="0" w:color="auto"/>
                                        <w:bottom w:val="none" w:sz="0" w:space="0" w:color="auto"/>
                                        <w:right w:val="none" w:sz="0" w:space="0" w:color="auto"/>
                                      </w:divBdr>
                                      <w:divsChild>
                                        <w:div w:id="874317858">
                                          <w:marLeft w:val="0"/>
                                          <w:marRight w:val="0"/>
                                          <w:marTop w:val="0"/>
                                          <w:marBottom w:val="0"/>
                                          <w:divBdr>
                                            <w:top w:val="none" w:sz="0" w:space="0" w:color="auto"/>
                                            <w:left w:val="none" w:sz="0" w:space="0" w:color="auto"/>
                                            <w:bottom w:val="none" w:sz="0" w:space="0" w:color="auto"/>
                                            <w:right w:val="none" w:sz="0" w:space="0" w:color="auto"/>
                                          </w:divBdr>
                                          <w:divsChild>
                                            <w:div w:id="1521973411">
                                              <w:marLeft w:val="0"/>
                                              <w:marRight w:val="0"/>
                                              <w:marTop w:val="0"/>
                                              <w:marBottom w:val="0"/>
                                              <w:divBdr>
                                                <w:top w:val="none" w:sz="0" w:space="0" w:color="auto"/>
                                                <w:left w:val="none" w:sz="0" w:space="0" w:color="auto"/>
                                                <w:bottom w:val="none" w:sz="0" w:space="0" w:color="auto"/>
                                                <w:right w:val="none" w:sz="0" w:space="0" w:color="auto"/>
                                              </w:divBdr>
                                              <w:divsChild>
                                                <w:div w:id="187776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4348214">
      <w:bodyDiv w:val="1"/>
      <w:marLeft w:val="0"/>
      <w:marRight w:val="0"/>
      <w:marTop w:val="0"/>
      <w:marBottom w:val="0"/>
      <w:divBdr>
        <w:top w:val="none" w:sz="0" w:space="0" w:color="auto"/>
        <w:left w:val="none" w:sz="0" w:space="0" w:color="auto"/>
        <w:bottom w:val="none" w:sz="0" w:space="0" w:color="auto"/>
        <w:right w:val="none" w:sz="0" w:space="0" w:color="auto"/>
      </w:divBdr>
      <w:divsChild>
        <w:div w:id="1768232404">
          <w:marLeft w:val="0"/>
          <w:marRight w:val="0"/>
          <w:marTop w:val="0"/>
          <w:marBottom w:val="0"/>
          <w:divBdr>
            <w:top w:val="single" w:sz="6" w:space="4" w:color="ABABAB"/>
            <w:left w:val="single" w:sz="6" w:space="4" w:color="ABABAB"/>
            <w:bottom w:val="single" w:sz="6" w:space="4" w:color="ABABAB"/>
            <w:right w:val="single" w:sz="6" w:space="4" w:color="ABABAB"/>
          </w:divBdr>
          <w:divsChild>
            <w:div w:id="333190432">
              <w:marLeft w:val="0"/>
              <w:marRight w:val="0"/>
              <w:marTop w:val="0"/>
              <w:marBottom w:val="0"/>
              <w:divBdr>
                <w:top w:val="none" w:sz="0" w:space="0" w:color="auto"/>
                <w:left w:val="none" w:sz="0" w:space="0" w:color="auto"/>
                <w:bottom w:val="none" w:sz="0" w:space="0" w:color="auto"/>
                <w:right w:val="none" w:sz="0" w:space="0" w:color="auto"/>
              </w:divBdr>
              <w:divsChild>
                <w:div w:id="787578509">
                  <w:marLeft w:val="0"/>
                  <w:marRight w:val="0"/>
                  <w:marTop w:val="0"/>
                  <w:marBottom w:val="0"/>
                  <w:divBdr>
                    <w:top w:val="none" w:sz="0" w:space="0" w:color="auto"/>
                    <w:left w:val="none" w:sz="0" w:space="0" w:color="auto"/>
                    <w:bottom w:val="none" w:sz="0" w:space="0" w:color="auto"/>
                    <w:right w:val="none" w:sz="0" w:space="0" w:color="auto"/>
                  </w:divBdr>
                  <w:divsChild>
                    <w:div w:id="999504558">
                      <w:marLeft w:val="0"/>
                      <w:marRight w:val="0"/>
                      <w:marTop w:val="0"/>
                      <w:marBottom w:val="0"/>
                      <w:divBdr>
                        <w:top w:val="none" w:sz="0" w:space="0" w:color="auto"/>
                        <w:left w:val="none" w:sz="0" w:space="0" w:color="auto"/>
                        <w:bottom w:val="none" w:sz="0" w:space="0" w:color="auto"/>
                        <w:right w:val="none" w:sz="0" w:space="0" w:color="auto"/>
                      </w:divBdr>
                      <w:divsChild>
                        <w:div w:id="2129657874">
                          <w:marLeft w:val="0"/>
                          <w:marRight w:val="0"/>
                          <w:marTop w:val="0"/>
                          <w:marBottom w:val="0"/>
                          <w:divBdr>
                            <w:top w:val="none" w:sz="0" w:space="0" w:color="auto"/>
                            <w:left w:val="none" w:sz="0" w:space="0" w:color="auto"/>
                            <w:bottom w:val="none" w:sz="0" w:space="0" w:color="auto"/>
                            <w:right w:val="none" w:sz="0" w:space="0" w:color="auto"/>
                          </w:divBdr>
                          <w:divsChild>
                            <w:div w:id="128137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166895">
          <w:marLeft w:val="0"/>
          <w:marRight w:val="0"/>
          <w:marTop w:val="0"/>
          <w:marBottom w:val="0"/>
          <w:divBdr>
            <w:top w:val="single" w:sz="6" w:space="4" w:color="auto"/>
            <w:left w:val="single" w:sz="6" w:space="4" w:color="auto"/>
            <w:bottom w:val="single" w:sz="6" w:space="4" w:color="auto"/>
            <w:right w:val="single" w:sz="6" w:space="4" w:color="auto"/>
          </w:divBdr>
          <w:divsChild>
            <w:div w:id="1457404076">
              <w:marLeft w:val="0"/>
              <w:marRight w:val="0"/>
              <w:marTop w:val="0"/>
              <w:marBottom w:val="0"/>
              <w:divBdr>
                <w:top w:val="none" w:sz="0" w:space="0" w:color="auto"/>
                <w:left w:val="none" w:sz="0" w:space="0" w:color="auto"/>
                <w:bottom w:val="none" w:sz="0" w:space="0" w:color="auto"/>
                <w:right w:val="none" w:sz="0" w:space="0" w:color="auto"/>
              </w:divBdr>
              <w:divsChild>
                <w:div w:id="1994793919">
                  <w:marLeft w:val="0"/>
                  <w:marRight w:val="0"/>
                  <w:marTop w:val="0"/>
                  <w:marBottom w:val="0"/>
                  <w:divBdr>
                    <w:top w:val="none" w:sz="0" w:space="0" w:color="auto"/>
                    <w:left w:val="none" w:sz="0" w:space="0" w:color="auto"/>
                    <w:bottom w:val="none" w:sz="0" w:space="0" w:color="auto"/>
                    <w:right w:val="none" w:sz="0" w:space="0" w:color="auto"/>
                  </w:divBdr>
                  <w:divsChild>
                    <w:div w:id="1730105703">
                      <w:marLeft w:val="0"/>
                      <w:marRight w:val="0"/>
                      <w:marTop w:val="0"/>
                      <w:marBottom w:val="0"/>
                      <w:divBdr>
                        <w:top w:val="single" w:sz="6" w:space="0" w:color="CFCFCF"/>
                        <w:left w:val="single" w:sz="6" w:space="0" w:color="CFCFCF"/>
                        <w:bottom w:val="single" w:sz="6" w:space="0" w:color="CFCFCF"/>
                        <w:right w:val="single" w:sz="6" w:space="0" w:color="CFCFCF"/>
                      </w:divBdr>
                      <w:divsChild>
                        <w:div w:id="237253588">
                          <w:marLeft w:val="0"/>
                          <w:marRight w:val="0"/>
                          <w:marTop w:val="0"/>
                          <w:marBottom w:val="0"/>
                          <w:divBdr>
                            <w:top w:val="none" w:sz="0" w:space="0" w:color="auto"/>
                            <w:left w:val="none" w:sz="0" w:space="0" w:color="auto"/>
                            <w:bottom w:val="none" w:sz="0" w:space="0" w:color="auto"/>
                            <w:right w:val="none" w:sz="0" w:space="0" w:color="auto"/>
                          </w:divBdr>
                          <w:divsChild>
                            <w:div w:id="1712875411">
                              <w:marLeft w:val="0"/>
                              <w:marRight w:val="-750"/>
                              <w:marTop w:val="0"/>
                              <w:marBottom w:val="0"/>
                              <w:divBdr>
                                <w:top w:val="none" w:sz="0" w:space="0" w:color="auto"/>
                                <w:left w:val="none" w:sz="0" w:space="0" w:color="auto"/>
                                <w:bottom w:val="none" w:sz="0" w:space="0" w:color="auto"/>
                                <w:right w:val="none" w:sz="0" w:space="0" w:color="auto"/>
                              </w:divBdr>
                              <w:divsChild>
                                <w:div w:id="179971497">
                                  <w:marLeft w:val="0"/>
                                  <w:marRight w:val="0"/>
                                  <w:marTop w:val="0"/>
                                  <w:marBottom w:val="0"/>
                                  <w:divBdr>
                                    <w:top w:val="none" w:sz="0" w:space="0" w:color="auto"/>
                                    <w:left w:val="none" w:sz="0" w:space="0" w:color="auto"/>
                                    <w:bottom w:val="none" w:sz="0" w:space="0" w:color="auto"/>
                                    <w:right w:val="none" w:sz="0" w:space="0" w:color="auto"/>
                                  </w:divBdr>
                                  <w:divsChild>
                                    <w:div w:id="898129096">
                                      <w:marLeft w:val="0"/>
                                      <w:marRight w:val="0"/>
                                      <w:marTop w:val="0"/>
                                      <w:marBottom w:val="0"/>
                                      <w:divBdr>
                                        <w:top w:val="none" w:sz="0" w:space="0" w:color="auto"/>
                                        <w:left w:val="none" w:sz="0" w:space="0" w:color="auto"/>
                                        <w:bottom w:val="none" w:sz="0" w:space="0" w:color="auto"/>
                                        <w:right w:val="none" w:sz="0" w:space="0" w:color="auto"/>
                                      </w:divBdr>
                                      <w:divsChild>
                                        <w:div w:id="696665201">
                                          <w:marLeft w:val="0"/>
                                          <w:marRight w:val="0"/>
                                          <w:marTop w:val="0"/>
                                          <w:marBottom w:val="0"/>
                                          <w:divBdr>
                                            <w:top w:val="none" w:sz="0" w:space="0" w:color="auto"/>
                                            <w:left w:val="none" w:sz="0" w:space="0" w:color="auto"/>
                                            <w:bottom w:val="none" w:sz="0" w:space="0" w:color="auto"/>
                                            <w:right w:val="none" w:sz="0" w:space="0" w:color="auto"/>
                                          </w:divBdr>
                                          <w:divsChild>
                                            <w:div w:id="1405178420">
                                              <w:marLeft w:val="0"/>
                                              <w:marRight w:val="0"/>
                                              <w:marTop w:val="0"/>
                                              <w:marBottom w:val="0"/>
                                              <w:divBdr>
                                                <w:top w:val="none" w:sz="0" w:space="0" w:color="auto"/>
                                                <w:left w:val="none" w:sz="0" w:space="0" w:color="auto"/>
                                                <w:bottom w:val="none" w:sz="0" w:space="0" w:color="auto"/>
                                                <w:right w:val="none" w:sz="0" w:space="0" w:color="auto"/>
                                              </w:divBdr>
                                              <w:divsChild>
                                                <w:div w:id="191123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5539341">
      <w:bodyDiv w:val="1"/>
      <w:marLeft w:val="0"/>
      <w:marRight w:val="0"/>
      <w:marTop w:val="0"/>
      <w:marBottom w:val="0"/>
      <w:divBdr>
        <w:top w:val="none" w:sz="0" w:space="0" w:color="auto"/>
        <w:left w:val="none" w:sz="0" w:space="0" w:color="auto"/>
        <w:bottom w:val="none" w:sz="0" w:space="0" w:color="auto"/>
        <w:right w:val="none" w:sz="0" w:space="0" w:color="auto"/>
      </w:divBdr>
    </w:div>
    <w:div w:id="1300499194">
      <w:bodyDiv w:val="1"/>
      <w:marLeft w:val="0"/>
      <w:marRight w:val="0"/>
      <w:marTop w:val="0"/>
      <w:marBottom w:val="0"/>
      <w:divBdr>
        <w:top w:val="none" w:sz="0" w:space="0" w:color="auto"/>
        <w:left w:val="none" w:sz="0" w:space="0" w:color="auto"/>
        <w:bottom w:val="none" w:sz="0" w:space="0" w:color="auto"/>
        <w:right w:val="none" w:sz="0" w:space="0" w:color="auto"/>
      </w:divBdr>
    </w:div>
    <w:div w:id="169307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4</TotalTime>
  <Pages>17</Pages>
  <Words>3584</Words>
  <Characters>21041</Characters>
  <Application>Microsoft Office Word</Application>
  <DocSecurity>0</DocSecurity>
  <Lines>500</Lines>
  <Paragraphs>174</Paragraphs>
  <ScaleCrop>false</ScaleCrop>
  <Company/>
  <LinksUpToDate>false</LinksUpToDate>
  <CharactersWithSpaces>2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162</cp:revision>
  <dcterms:created xsi:type="dcterms:W3CDTF">2025-03-02T20:20:00Z</dcterms:created>
  <dcterms:modified xsi:type="dcterms:W3CDTF">2025-03-22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31aed-5c17-4f1b-bfba-d0ebd3400881</vt:lpwstr>
  </property>
  <property fmtid="{D5CDD505-2E9C-101B-9397-08002B2CF9AE}" pid="3" name="ZOTERO_PREF_1">
    <vt:lpwstr>&lt;data data-version="3" zotero-version="6.0.36"&gt;&lt;session id="2ah92VH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